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5DBFB" w14:textId="77777777" w:rsidR="00B46085" w:rsidRPr="00B46085" w:rsidRDefault="00B46085" w:rsidP="00B46085">
      <w:pPr>
        <w:rPr>
          <w:sz w:val="28"/>
        </w:rPr>
      </w:pPr>
      <w:proofErr w:type="gramStart"/>
      <w:r w:rsidRPr="00B46085">
        <w:rPr>
          <w:rFonts w:eastAsiaTheme="majorEastAsia"/>
          <w:b/>
          <w:bCs/>
          <w:color w:val="2E74B5" w:themeColor="accent1" w:themeShade="BF"/>
          <w:sz w:val="28"/>
          <w:lang w:val="en-GB"/>
        </w:rPr>
        <w:t>Long term</w:t>
      </w:r>
      <w:proofErr w:type="gramEnd"/>
      <w:r w:rsidRPr="00B46085">
        <w:rPr>
          <w:rFonts w:eastAsiaTheme="majorEastAsia"/>
          <w:b/>
          <w:bCs/>
          <w:color w:val="2E74B5" w:themeColor="accent1" w:themeShade="BF"/>
          <w:sz w:val="28"/>
          <w:lang w:val="en-GB"/>
        </w:rPr>
        <w:t xml:space="preserve"> outcomes of congenital lung malformations</w:t>
      </w:r>
    </w:p>
    <w:p w14:paraId="5234E7E7" w14:textId="77777777" w:rsidR="00B46085" w:rsidRPr="00B00F2B" w:rsidRDefault="00B46085" w:rsidP="00B46085">
      <w:pPr>
        <w:rPr>
          <w:b/>
        </w:rPr>
      </w:pPr>
    </w:p>
    <w:p w14:paraId="52B159D7" w14:textId="79DD6536" w:rsidR="00B46085" w:rsidRPr="00B00F2B" w:rsidRDefault="00B46085" w:rsidP="00B46085">
      <w:r w:rsidRPr="00B00F2B">
        <w:t>Nigel J Hall</w:t>
      </w:r>
      <w:r>
        <w:t xml:space="preserve"> PhD</w:t>
      </w:r>
      <w:r w:rsidRPr="00B00F2B">
        <w:rPr>
          <w:vertAlign w:val="superscript"/>
        </w:rPr>
        <w:t>1</w:t>
      </w:r>
      <w:proofErr w:type="gramStart"/>
      <w:r w:rsidRPr="00B00F2B">
        <w:rPr>
          <w:vertAlign w:val="superscript"/>
        </w:rPr>
        <w:t>,</w:t>
      </w:r>
      <w:r>
        <w:rPr>
          <w:vertAlign w:val="superscript"/>
        </w:rPr>
        <w:t>2</w:t>
      </w:r>
      <w:proofErr w:type="gramEnd"/>
      <w:r>
        <w:rPr>
          <w:vertAlign w:val="superscript"/>
        </w:rPr>
        <w:t xml:space="preserve"> </w:t>
      </w:r>
      <w:r>
        <w:t xml:space="preserve">, </w:t>
      </w:r>
      <w:r w:rsidRPr="00B00F2B">
        <w:t>Michael P Stanton</w:t>
      </w:r>
      <w:r>
        <w:t xml:space="preserve"> MD</w:t>
      </w:r>
      <w:r w:rsidR="00853420">
        <w:rPr>
          <w:vertAlign w:val="superscript"/>
        </w:rPr>
        <w:t>1,2</w:t>
      </w:r>
    </w:p>
    <w:p w14:paraId="78D06D89" w14:textId="77777777" w:rsidR="00B46085" w:rsidRDefault="00B46085" w:rsidP="00B46085">
      <w:pPr>
        <w:tabs>
          <w:tab w:val="left" w:pos="6394"/>
        </w:tabs>
      </w:pPr>
    </w:p>
    <w:p w14:paraId="6F071834" w14:textId="77777777" w:rsidR="00B46085" w:rsidRPr="00B00F2B" w:rsidRDefault="00B46085" w:rsidP="00B46085">
      <w:pPr>
        <w:tabs>
          <w:tab w:val="left" w:pos="6394"/>
        </w:tabs>
      </w:pPr>
      <w:r>
        <w:t>Affiliations:</w:t>
      </w:r>
      <w:r w:rsidRPr="00B00F2B">
        <w:tab/>
      </w:r>
    </w:p>
    <w:p w14:paraId="7E387168" w14:textId="77777777" w:rsidR="00B46085" w:rsidRPr="00B00F2B" w:rsidRDefault="00B46085" w:rsidP="00B46085">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niversity Surgery Unit, </w:t>
      </w:r>
      <w:r w:rsidRPr="00B00F2B">
        <w:rPr>
          <w:rFonts w:ascii="Times New Roman" w:hAnsi="Times New Roman" w:cs="Times New Roman"/>
          <w:sz w:val="24"/>
          <w:szCs w:val="24"/>
        </w:rPr>
        <w:t>Faculty of Medicine, University of Southampton, Southampton, UK</w:t>
      </w:r>
    </w:p>
    <w:p w14:paraId="56639FFC" w14:textId="77777777" w:rsidR="00B46085" w:rsidRPr="00B00F2B" w:rsidRDefault="00B46085" w:rsidP="00B46085">
      <w:pPr>
        <w:pStyle w:val="ListParagraph"/>
        <w:numPr>
          <w:ilvl w:val="0"/>
          <w:numId w:val="2"/>
        </w:numPr>
        <w:spacing w:after="0" w:line="240" w:lineRule="auto"/>
        <w:rPr>
          <w:rFonts w:ascii="Times New Roman" w:hAnsi="Times New Roman" w:cs="Times New Roman"/>
          <w:sz w:val="24"/>
          <w:szCs w:val="24"/>
        </w:rPr>
      </w:pPr>
      <w:r w:rsidRPr="00B00F2B">
        <w:rPr>
          <w:rFonts w:ascii="Times New Roman" w:hAnsi="Times New Roman" w:cs="Times New Roman"/>
          <w:sz w:val="24"/>
          <w:szCs w:val="24"/>
        </w:rPr>
        <w:t>Department of Paediatric Surgery and Urology, Southampton Children’s Hospital, Southampton, UK</w:t>
      </w:r>
    </w:p>
    <w:p w14:paraId="46FD7477" w14:textId="77777777" w:rsidR="00B46085" w:rsidRPr="00B00F2B" w:rsidRDefault="00B46085" w:rsidP="00B46085">
      <w:pPr>
        <w:rPr>
          <w:b/>
        </w:rPr>
      </w:pPr>
    </w:p>
    <w:p w14:paraId="0469E4FB" w14:textId="77777777" w:rsidR="00B46085" w:rsidRPr="00B00F2B" w:rsidRDefault="00B46085" w:rsidP="00B46085">
      <w:pPr>
        <w:rPr>
          <w:b/>
        </w:rPr>
      </w:pPr>
    </w:p>
    <w:p w14:paraId="6D822C4D" w14:textId="77777777" w:rsidR="00B46085" w:rsidRDefault="00B46085" w:rsidP="00B46085">
      <w:pPr>
        <w:autoSpaceDE w:val="0"/>
        <w:autoSpaceDN w:val="0"/>
        <w:adjustRightInd w:val="0"/>
        <w:rPr>
          <w:rFonts w:eastAsiaTheme="minorEastAsia"/>
        </w:rPr>
      </w:pPr>
      <w:r>
        <w:rPr>
          <w:b/>
        </w:rPr>
        <w:t xml:space="preserve">Financial disclosure: </w:t>
      </w:r>
      <w:r>
        <w:rPr>
          <w:rFonts w:eastAsiaTheme="minorEastAsia"/>
        </w:rPr>
        <w:t xml:space="preserve">None of the authors </w:t>
      </w:r>
      <w:proofErr w:type="gramStart"/>
      <w:r>
        <w:rPr>
          <w:rFonts w:eastAsiaTheme="minorEastAsia"/>
        </w:rPr>
        <w:t>have</w:t>
      </w:r>
      <w:proofErr w:type="gramEnd"/>
      <w:r>
        <w:rPr>
          <w:rFonts w:eastAsiaTheme="minorEastAsia"/>
        </w:rPr>
        <w:t xml:space="preserve"> any financial relationships relevant to this article to disclose.</w:t>
      </w:r>
    </w:p>
    <w:p w14:paraId="35EA6BE0" w14:textId="77777777" w:rsidR="00B46085" w:rsidRDefault="00B46085" w:rsidP="00B46085">
      <w:pPr>
        <w:autoSpaceDE w:val="0"/>
        <w:autoSpaceDN w:val="0"/>
        <w:adjustRightInd w:val="0"/>
        <w:rPr>
          <w:rFonts w:eastAsiaTheme="minorEastAsia"/>
        </w:rPr>
      </w:pPr>
    </w:p>
    <w:p w14:paraId="7D394B69" w14:textId="77777777" w:rsidR="00B46085" w:rsidRPr="00B00F2B" w:rsidRDefault="00B46085" w:rsidP="00B46085">
      <w:pPr>
        <w:autoSpaceDE w:val="0"/>
        <w:autoSpaceDN w:val="0"/>
        <w:adjustRightInd w:val="0"/>
        <w:rPr>
          <w:b/>
        </w:rPr>
      </w:pPr>
      <w:r>
        <w:rPr>
          <w:rFonts w:eastAsiaTheme="minorEastAsia"/>
          <w:b/>
          <w:bCs/>
        </w:rPr>
        <w:t xml:space="preserve">Conflict of Interest: </w:t>
      </w:r>
      <w:r>
        <w:rPr>
          <w:rFonts w:eastAsiaTheme="minorEastAsia"/>
        </w:rPr>
        <w:t>The authors have no conflicts of interest to disclose.</w:t>
      </w:r>
    </w:p>
    <w:p w14:paraId="1A0EEF96" w14:textId="77777777" w:rsidR="00B46085" w:rsidRPr="00B00F2B" w:rsidRDefault="00B46085" w:rsidP="00B46085">
      <w:pPr>
        <w:rPr>
          <w:b/>
        </w:rPr>
      </w:pPr>
    </w:p>
    <w:p w14:paraId="4A0A0B75" w14:textId="77777777" w:rsidR="00B46085" w:rsidRPr="00B00F2B" w:rsidRDefault="00B46085" w:rsidP="00B46085">
      <w:pPr>
        <w:rPr>
          <w:b/>
        </w:rPr>
      </w:pPr>
    </w:p>
    <w:p w14:paraId="7E6669A8" w14:textId="77777777" w:rsidR="00B46085" w:rsidRPr="00B00F2B" w:rsidRDefault="00B46085" w:rsidP="00B46085">
      <w:pPr>
        <w:rPr>
          <w:b/>
        </w:rPr>
      </w:pPr>
    </w:p>
    <w:p w14:paraId="39F05049" w14:textId="77777777" w:rsidR="00B46085" w:rsidRPr="00B00F2B" w:rsidRDefault="00B46085" w:rsidP="00B46085">
      <w:pPr>
        <w:rPr>
          <w:b/>
        </w:rPr>
      </w:pPr>
    </w:p>
    <w:p w14:paraId="5344DCE8" w14:textId="77777777" w:rsidR="00B46085" w:rsidRPr="00B00F2B" w:rsidRDefault="00B46085" w:rsidP="00B46085">
      <w:pPr>
        <w:rPr>
          <w:b/>
        </w:rPr>
      </w:pPr>
    </w:p>
    <w:p w14:paraId="13DB88B3" w14:textId="77777777" w:rsidR="00B46085" w:rsidRPr="00B00F2B" w:rsidRDefault="00B46085" w:rsidP="00B46085">
      <w:pPr>
        <w:rPr>
          <w:b/>
        </w:rPr>
      </w:pPr>
    </w:p>
    <w:p w14:paraId="6817FB63" w14:textId="77777777" w:rsidR="00B46085" w:rsidRDefault="00B46085" w:rsidP="00B46085">
      <w:pPr>
        <w:rPr>
          <w:b/>
        </w:rPr>
      </w:pPr>
    </w:p>
    <w:p w14:paraId="7B14064A" w14:textId="77777777" w:rsidR="00B46085" w:rsidRDefault="00B46085" w:rsidP="00B46085">
      <w:pPr>
        <w:rPr>
          <w:b/>
        </w:rPr>
      </w:pPr>
    </w:p>
    <w:p w14:paraId="4A42325A" w14:textId="77777777" w:rsidR="00B46085" w:rsidRDefault="00B46085" w:rsidP="00B46085">
      <w:pPr>
        <w:rPr>
          <w:b/>
        </w:rPr>
      </w:pPr>
    </w:p>
    <w:p w14:paraId="68928F11" w14:textId="77777777" w:rsidR="00B46085" w:rsidRDefault="00B46085" w:rsidP="00B46085">
      <w:pPr>
        <w:rPr>
          <w:b/>
        </w:rPr>
      </w:pPr>
    </w:p>
    <w:p w14:paraId="5987805A" w14:textId="77777777" w:rsidR="00B46085" w:rsidRDefault="00B46085" w:rsidP="00B46085">
      <w:pPr>
        <w:rPr>
          <w:b/>
        </w:rPr>
      </w:pPr>
    </w:p>
    <w:p w14:paraId="3E53DC3B" w14:textId="77777777" w:rsidR="00B46085" w:rsidRDefault="00B46085" w:rsidP="00B46085">
      <w:pPr>
        <w:rPr>
          <w:b/>
        </w:rPr>
      </w:pPr>
    </w:p>
    <w:p w14:paraId="32348D9D" w14:textId="77777777" w:rsidR="00B46085" w:rsidRDefault="00B46085" w:rsidP="00B46085">
      <w:pPr>
        <w:rPr>
          <w:b/>
        </w:rPr>
      </w:pPr>
    </w:p>
    <w:p w14:paraId="25299322" w14:textId="77777777" w:rsidR="00B46085" w:rsidRDefault="00B46085" w:rsidP="00B46085">
      <w:pPr>
        <w:rPr>
          <w:b/>
        </w:rPr>
      </w:pPr>
    </w:p>
    <w:p w14:paraId="46FE43B0" w14:textId="77777777" w:rsidR="00B46085" w:rsidRDefault="00B46085" w:rsidP="00B46085">
      <w:pPr>
        <w:rPr>
          <w:b/>
        </w:rPr>
      </w:pPr>
    </w:p>
    <w:p w14:paraId="23778397" w14:textId="77777777" w:rsidR="00B46085" w:rsidRDefault="00B46085" w:rsidP="00B46085">
      <w:pPr>
        <w:rPr>
          <w:b/>
        </w:rPr>
      </w:pPr>
    </w:p>
    <w:p w14:paraId="3B000ABA" w14:textId="77777777" w:rsidR="00B46085" w:rsidRDefault="00B46085" w:rsidP="00B46085">
      <w:pPr>
        <w:rPr>
          <w:b/>
        </w:rPr>
      </w:pPr>
    </w:p>
    <w:p w14:paraId="0BA8575E" w14:textId="77777777" w:rsidR="00B46085" w:rsidRDefault="00B46085" w:rsidP="00B46085">
      <w:pPr>
        <w:rPr>
          <w:b/>
        </w:rPr>
      </w:pPr>
    </w:p>
    <w:p w14:paraId="542C63CD" w14:textId="77777777" w:rsidR="00B46085" w:rsidRDefault="00B46085" w:rsidP="00B46085">
      <w:pPr>
        <w:rPr>
          <w:b/>
        </w:rPr>
      </w:pPr>
    </w:p>
    <w:p w14:paraId="45FD8138" w14:textId="77777777" w:rsidR="00B46085" w:rsidRDefault="00B46085" w:rsidP="00B46085">
      <w:pPr>
        <w:rPr>
          <w:b/>
        </w:rPr>
      </w:pPr>
    </w:p>
    <w:p w14:paraId="295321B4" w14:textId="77777777" w:rsidR="00B46085" w:rsidRDefault="00B46085" w:rsidP="00B46085">
      <w:pPr>
        <w:rPr>
          <w:b/>
        </w:rPr>
      </w:pPr>
    </w:p>
    <w:p w14:paraId="7540C07E" w14:textId="77777777" w:rsidR="00B46085" w:rsidRDefault="00B46085" w:rsidP="00B46085">
      <w:pPr>
        <w:rPr>
          <w:b/>
        </w:rPr>
      </w:pPr>
    </w:p>
    <w:p w14:paraId="50259443" w14:textId="77777777" w:rsidR="00B46085" w:rsidRPr="00B00F2B" w:rsidRDefault="00B46085" w:rsidP="00B46085">
      <w:pPr>
        <w:rPr>
          <w:b/>
        </w:rPr>
      </w:pPr>
    </w:p>
    <w:p w14:paraId="4CB5BD29" w14:textId="77777777" w:rsidR="00B46085" w:rsidRPr="00B00F2B" w:rsidRDefault="00B46085" w:rsidP="00B46085">
      <w:pPr>
        <w:rPr>
          <w:b/>
        </w:rPr>
      </w:pPr>
    </w:p>
    <w:p w14:paraId="73269A2B" w14:textId="77777777" w:rsidR="00B46085" w:rsidRPr="00B00F2B" w:rsidRDefault="00B46085" w:rsidP="00B46085">
      <w:pPr>
        <w:rPr>
          <w:b/>
        </w:rPr>
      </w:pPr>
      <w:r w:rsidRPr="00B00F2B">
        <w:rPr>
          <w:b/>
        </w:rPr>
        <w:t>Corresponding author</w:t>
      </w:r>
    </w:p>
    <w:p w14:paraId="2AF56061" w14:textId="77777777" w:rsidR="00B46085" w:rsidRPr="00B00F2B" w:rsidRDefault="00B46085" w:rsidP="00B46085">
      <w:r w:rsidRPr="00B00F2B">
        <w:t>Nigel J Hall</w:t>
      </w:r>
    </w:p>
    <w:p w14:paraId="227F2D5A" w14:textId="77777777" w:rsidR="00B46085" w:rsidRPr="00B00F2B" w:rsidRDefault="00B46085" w:rsidP="00B46085">
      <w:r>
        <w:t xml:space="preserve">University Surgery Unit, </w:t>
      </w:r>
      <w:r w:rsidRPr="00B00F2B">
        <w:t xml:space="preserve">Faculty of Medicine, University of Southampton, </w:t>
      </w:r>
      <w:proofErr w:type="spellStart"/>
      <w:r w:rsidRPr="00B00F2B">
        <w:t>Mailpoint</w:t>
      </w:r>
      <w:proofErr w:type="spellEnd"/>
      <w:r w:rsidRPr="00B00F2B">
        <w:t xml:space="preserve"> 816, Southampton General Hospital, </w:t>
      </w:r>
      <w:proofErr w:type="spellStart"/>
      <w:r w:rsidRPr="00B00F2B">
        <w:t>Tremona</w:t>
      </w:r>
      <w:proofErr w:type="spellEnd"/>
      <w:r w:rsidRPr="00B00F2B">
        <w:t xml:space="preserve"> Road, Southampton SO16 6YD UK</w:t>
      </w:r>
    </w:p>
    <w:p w14:paraId="03FB8D72" w14:textId="77777777" w:rsidR="00B46085" w:rsidRPr="00B00F2B" w:rsidRDefault="00B46085" w:rsidP="00B46085">
      <w:r w:rsidRPr="00B00F2B">
        <w:t xml:space="preserve">Tel: 023 8120 6146 / 6677; Email </w:t>
      </w:r>
      <w:hyperlink r:id="rId8" w:history="1">
        <w:r w:rsidRPr="00B00F2B">
          <w:rPr>
            <w:rStyle w:val="Hyperlink"/>
          </w:rPr>
          <w:t>n.j.hall@soton.ac.uk</w:t>
        </w:r>
      </w:hyperlink>
    </w:p>
    <w:p w14:paraId="646E0748" w14:textId="77777777" w:rsidR="00B46085" w:rsidRDefault="00B46085"/>
    <w:p w14:paraId="6C1A5030" w14:textId="77777777" w:rsidR="00B46085" w:rsidRDefault="00B46085">
      <w:pPr>
        <w:spacing w:after="160" w:line="259" w:lineRule="auto"/>
      </w:pPr>
      <w:r>
        <w:br w:type="page"/>
      </w:r>
    </w:p>
    <w:p w14:paraId="48832504" w14:textId="77777777" w:rsidR="00B46085" w:rsidRPr="00B46085" w:rsidRDefault="00B46085" w:rsidP="00B46085">
      <w:pPr>
        <w:pStyle w:val="Heading1"/>
        <w:rPr>
          <w:rFonts w:ascii="Times New Roman" w:hAnsi="Times New Roman" w:cs="Times New Roman"/>
        </w:rPr>
      </w:pPr>
      <w:r w:rsidRPr="00B46085">
        <w:rPr>
          <w:rFonts w:ascii="Times New Roman" w:hAnsi="Times New Roman" w:cs="Times New Roman"/>
        </w:rPr>
        <w:lastRenderedPageBreak/>
        <w:t>Abstract</w:t>
      </w:r>
    </w:p>
    <w:p w14:paraId="6A2FF3BA" w14:textId="77777777" w:rsidR="00B46085" w:rsidRDefault="00B46085" w:rsidP="00B46085">
      <w:pPr>
        <w:spacing w:line="480" w:lineRule="auto"/>
      </w:pPr>
      <w:r>
        <w:t>100-200 words</w:t>
      </w:r>
    </w:p>
    <w:p w14:paraId="4CA60847" w14:textId="60D56AB7" w:rsidR="00B46085" w:rsidRDefault="0015512F">
      <w:pPr>
        <w:spacing w:after="160" w:line="259" w:lineRule="auto"/>
      </w:pPr>
      <w:r>
        <w:t>Congenital lung malformations comprise a group of anatom</w:t>
      </w:r>
      <w:r w:rsidR="00EE1B80">
        <w:t>ical abnormalities of the respiratory</w:t>
      </w:r>
      <w:r>
        <w:t xml:space="preserve"> tree</w:t>
      </w:r>
      <w:r w:rsidR="001D0561">
        <w:t xml:space="preserve"> including congenital cystic malformations, bronchopulmonary sequestrations, bronchogenic cyst, bronchial atresia and congenital lobar emphysema</w:t>
      </w:r>
      <w:r>
        <w:t>. These a</w:t>
      </w:r>
      <w:r w:rsidR="001D0561">
        <w:t xml:space="preserve">nomalies </w:t>
      </w:r>
      <w:r>
        <w:t xml:space="preserve">are detected with increasing frequency </w:t>
      </w:r>
      <w:r w:rsidR="001D0561">
        <w:t>by</w:t>
      </w:r>
      <w:r>
        <w:t xml:space="preserve"> prenatal </w:t>
      </w:r>
      <w:r w:rsidR="001D0561">
        <w:t xml:space="preserve">sonography, </w:t>
      </w:r>
      <w:r w:rsidR="00EE1B80">
        <w:t>but may also present for the first time with symptoms in childhood or later life</w:t>
      </w:r>
      <w:r>
        <w:t>. When symptomatic</w:t>
      </w:r>
      <w:r w:rsidR="000E2AF1">
        <w:t>,</w:t>
      </w:r>
      <w:r>
        <w:t xml:space="preserve"> there is little controversy that resection i</w:t>
      </w:r>
      <w:r w:rsidR="00EE1B80">
        <w:t>s</w:t>
      </w:r>
      <w:r>
        <w:t xml:space="preserve"> indicated, which is usually curative. When a lesion is asymptomatic there is greater debate regarding the benefit of resection versus continued observation. This article provides an overview of the sp</w:t>
      </w:r>
      <w:r w:rsidR="00EE1B80">
        <w:t xml:space="preserve">ectrum of disorders, the management options available and </w:t>
      </w:r>
      <w:r>
        <w:t>the long-term outcomes assoc</w:t>
      </w:r>
      <w:r w:rsidR="00681893">
        <w:t>iated with each</w:t>
      </w:r>
      <w:r w:rsidR="00EE1B80">
        <w:t xml:space="preserve"> treatment option.</w:t>
      </w:r>
    </w:p>
    <w:p w14:paraId="1898603D" w14:textId="06C7B741" w:rsidR="00B46085" w:rsidRDefault="00B46085">
      <w:pPr>
        <w:spacing w:after="160" w:line="259" w:lineRule="auto"/>
      </w:pPr>
      <w:r>
        <w:t>Keywords (up to 6)</w:t>
      </w:r>
      <w:r w:rsidR="00EE1B80">
        <w:t xml:space="preserve">: congenital lung </w:t>
      </w:r>
      <w:r w:rsidR="00E05336">
        <w:t xml:space="preserve">malformation; congenital </w:t>
      </w:r>
      <w:r w:rsidR="000030BE">
        <w:t xml:space="preserve">pulmonary airway </w:t>
      </w:r>
      <w:r w:rsidR="00E05336">
        <w:t>malformation, bronc</w:t>
      </w:r>
      <w:r w:rsidR="00616069">
        <w:t>hopulmonary sequestration; long-</w:t>
      </w:r>
      <w:r w:rsidR="00E05336">
        <w:t>term outcome</w:t>
      </w:r>
    </w:p>
    <w:p w14:paraId="28B0D2D6" w14:textId="77777777" w:rsidR="00B46085" w:rsidRDefault="00B46085">
      <w:pPr>
        <w:spacing w:after="160" w:line="259" w:lineRule="auto"/>
      </w:pPr>
      <w:r>
        <w:br w:type="page"/>
      </w:r>
    </w:p>
    <w:p w14:paraId="4814BB88" w14:textId="77777777" w:rsidR="00B46085" w:rsidRPr="00B46085" w:rsidRDefault="00B46085" w:rsidP="00B46085">
      <w:pPr>
        <w:pStyle w:val="Heading1"/>
        <w:spacing w:line="480" w:lineRule="auto"/>
        <w:rPr>
          <w:rFonts w:ascii="Times New Roman" w:hAnsi="Times New Roman" w:cs="Times New Roman"/>
        </w:rPr>
      </w:pPr>
      <w:r w:rsidRPr="00B46085">
        <w:rPr>
          <w:rFonts w:ascii="Times New Roman" w:hAnsi="Times New Roman" w:cs="Times New Roman"/>
        </w:rPr>
        <w:lastRenderedPageBreak/>
        <w:t>Introduction</w:t>
      </w:r>
    </w:p>
    <w:p w14:paraId="5E6B2812" w14:textId="241B3BC4" w:rsidR="00EE1B80" w:rsidRDefault="00EE1B80" w:rsidP="00B46085">
      <w:pPr>
        <w:spacing w:line="480" w:lineRule="auto"/>
      </w:pPr>
      <w:r>
        <w:t>Congenital lung malformations (CLMs) encompass a varied group of disorders</w:t>
      </w:r>
      <w:r w:rsidR="001D0561">
        <w:t>,</w:t>
      </w:r>
      <w:r>
        <w:t xml:space="preserve"> th</w:t>
      </w:r>
      <w:r w:rsidR="005C5E7D">
        <w:t xml:space="preserve">e most common of which </w:t>
      </w:r>
      <w:r>
        <w:t>include congenita</w:t>
      </w:r>
      <w:r w:rsidR="000C1607">
        <w:t xml:space="preserve">l </w:t>
      </w:r>
      <w:r w:rsidR="00451DD8">
        <w:t xml:space="preserve">cystic </w:t>
      </w:r>
      <w:proofErr w:type="spellStart"/>
      <w:r w:rsidR="00451DD8">
        <w:t>adenomatoid</w:t>
      </w:r>
      <w:proofErr w:type="spellEnd"/>
      <w:r w:rsidR="000C1607">
        <w:t xml:space="preserve"> malformation (C</w:t>
      </w:r>
      <w:r w:rsidR="00451DD8">
        <w:t>C</w:t>
      </w:r>
      <w:r>
        <w:t xml:space="preserve">AM), bronchopulmonary sequestration (BPS), hybrid lesions </w:t>
      </w:r>
      <w:r w:rsidR="000C1607">
        <w:t>that contain elements of both C</w:t>
      </w:r>
      <w:r w:rsidR="00853420">
        <w:t>C</w:t>
      </w:r>
      <w:r w:rsidR="00DB0BBF">
        <w:t xml:space="preserve">AM and BPS, </w:t>
      </w:r>
      <w:r w:rsidR="001D0561">
        <w:t xml:space="preserve">bronchial atresia, </w:t>
      </w:r>
      <w:r>
        <w:t>congenital lobar emphysema</w:t>
      </w:r>
      <w:r w:rsidR="00DB0BBF">
        <w:t xml:space="preserve"> (CLE)</w:t>
      </w:r>
      <w:r>
        <w:t xml:space="preserve"> and bronchogenic cyst among other entities </w:t>
      </w:r>
      <w:r w:rsidR="00EC719E">
        <w:fldChar w:fldCharType="begin">
          <w:fldData xml:space="preserve">PEVuZE5vdGU+PENpdGU+PFJlY051bT4wPC9SZWNOdW0+PERpc3BsYXlUZXh0PigxLCAyKTwvRGlz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=
</w:fldData>
        </w:fldChar>
      </w:r>
      <w:r w:rsidR="000C1607">
        <w:instrText xml:space="preserve"> ADDIN EN.CITE </w:instrText>
      </w:r>
      <w:r w:rsidR="00EC719E">
        <w:fldChar w:fldCharType="begin">
          <w:fldData xml:space="preserve">PEVuZE5vdGU+PENpdGU+PFJlY051bT4wPC9SZWNOdW0+PERpc3BsYXlUZXh0PigxLCAyKTwvRGlz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=
</w:fldData>
        </w:fldChar>
      </w:r>
      <w:r w:rsidR="000C1607">
        <w:instrText xml:space="preserve"> ADDIN EN.CITE.DATA </w:instrText>
      </w:r>
      <w:r w:rsidR="00EC719E">
        <w:fldChar w:fldCharType="end"/>
      </w:r>
      <w:r w:rsidR="00EC719E">
        <w:fldChar w:fldCharType="separate"/>
      </w:r>
      <w:r w:rsidR="000C1607">
        <w:rPr>
          <w:noProof/>
        </w:rPr>
        <w:t>(1, 2)</w:t>
      </w:r>
      <w:r w:rsidR="00EC719E">
        <w:fldChar w:fldCharType="end"/>
      </w:r>
      <w:r>
        <w:t>. With widespread use of prenatal imaging and improving sonographic resolution</w:t>
      </w:r>
      <w:r w:rsidR="001D0561">
        <w:t>,</w:t>
      </w:r>
      <w:r>
        <w:t xml:space="preserve"> CLMs </w:t>
      </w:r>
      <w:proofErr w:type="gramStart"/>
      <w:r>
        <w:t>are increasingly detected</w:t>
      </w:r>
      <w:proofErr w:type="gramEnd"/>
      <w:r>
        <w:t xml:space="preserve"> in the prenatal period. As such their </w:t>
      </w:r>
      <w:r w:rsidR="001D0561">
        <w:t xml:space="preserve">apparent </w:t>
      </w:r>
      <w:r>
        <w:t xml:space="preserve">incidence is increasing </w:t>
      </w:r>
      <w:r w:rsidR="00DB0BBF">
        <w:t xml:space="preserve">with recent data suggesting that a CLM </w:t>
      </w:r>
      <w:r w:rsidR="001D0561">
        <w:t>may be</w:t>
      </w:r>
      <w:r w:rsidR="00DB0BBF">
        <w:t xml:space="preserve"> identified </w:t>
      </w:r>
      <w:r w:rsidR="000E2AF1">
        <w:t xml:space="preserve">prenatally </w:t>
      </w:r>
      <w:r w:rsidR="00DB5E3E">
        <w:t>in approximately</w:t>
      </w:r>
      <w:r w:rsidR="00DB0BBF">
        <w:t xml:space="preserve"> 1 in </w:t>
      </w:r>
      <w:r w:rsidR="00C63983">
        <w:t>2</w:t>
      </w:r>
      <w:r w:rsidR="00DB5E3E">
        <w:t>4</w:t>
      </w:r>
      <w:r w:rsidR="00C63983">
        <w:t>00 live births</w:t>
      </w:r>
      <w:r w:rsidR="002F4485">
        <w:t xml:space="preserve"> </w:t>
      </w:r>
      <w:r w:rsidR="00EC719E">
        <w:fldChar w:fldCharType="begin"/>
      </w:r>
      <w:r w:rsidR="000C1607">
        <w:instrText xml:space="preserve"> ADDIN EN.CITE &lt;EndNote&gt;&lt;Cite&gt;&lt;Author&gt;Stocker&lt;/Author&gt;&lt;Year&gt;2015&lt;/Year&gt;&lt;RecNum&gt;2194&lt;/RecNum&gt;&lt;DisplayText&gt;(3)&lt;/DisplayText&gt;&lt;record&gt;&lt;rec-number&gt;2194&lt;/rec-number&gt;&lt;foreign-keys&gt;&lt;key app="EN" db-id="0ttf5p9pnzwed8eatx5xvrxvxwfwa990x02z" timestamp="1456348027"&gt;2194&lt;/key&gt;&lt;/foreign-keys&gt;&lt;ref-type name="Journal Article"&gt;17&lt;/ref-type&gt;&lt;contributors&gt;&lt;authors&gt;&lt;author&gt;Stocker, L. J.&lt;/author&gt;&lt;author&gt;Wellesley, D. G.&lt;/author&gt;&lt;author&gt;Stanton, M. P.&lt;/author&gt;&lt;author&gt;Parasuraman, R.&lt;/author&gt;&lt;author&gt;Howe, D. T.&lt;/author&gt;&lt;/authors&gt;&lt;/contributors&gt;&lt;auth-address&gt;University of Southampton, Faculty of Medicine, Academic Unit of Human Development and Health, UK.&lt;/auth-address&gt;&lt;titles&gt;&lt;title&gt;The increasing incidence of foetal echogenic congenital lung malformations: an observational study&lt;/title&gt;&lt;secondary-title&gt;Prenat Diagn&lt;/secondary-title&gt;&lt;/titles&gt;&lt;periodical&gt;&lt;full-title&gt;Prenat Diagn&lt;/full-title&gt;&lt;/periodical&gt;&lt;pages&gt;148-53&lt;/pages&gt;&lt;volume&gt;35&lt;/volume&gt;&lt;number&gt;2&lt;/number&gt;&lt;keywords&gt;&lt;keyword&gt;Adolescent&lt;/keyword&gt;&lt;keyword&gt;Adult&lt;/keyword&gt;&lt;keyword&gt;Female&lt;/keyword&gt;&lt;keyword&gt;Great Britain/epidemiology&lt;/keyword&gt;&lt;keyword&gt;Humans&lt;/keyword&gt;&lt;keyword&gt;Incidence&lt;/keyword&gt;&lt;keyword&gt;Lung/*abnormalities/ultrasonography&lt;/keyword&gt;&lt;keyword&gt;Pregnancy&lt;/keyword&gt;&lt;keyword&gt;Respiratory System Abnormalities/*epidemiology/ultrasonography&lt;/keyword&gt;&lt;keyword&gt;Ultrasonography, Prenatal&lt;/keyword&gt;&lt;keyword&gt;Young Adult&lt;/keyword&gt;&lt;/keywords&gt;&lt;dates&gt;&lt;year&gt;2015&lt;/year&gt;&lt;pub-dates&gt;&lt;date&gt;Feb&lt;/date&gt;&lt;/pub-dates&gt;&lt;/dates&gt;&lt;isbn&gt;1097-0223 (Electronic)&amp;#xD;0197-3851 (Linking)&lt;/isbn&gt;&lt;accession-num&gt;25256093&lt;/accession-num&gt;&lt;urls&gt;&lt;related-urls&gt;&lt;url&gt;http://www.ncbi.nlm.nih.gov/pubmed/25256093&lt;/url&gt;&lt;/related-urls&gt;&lt;/urls&gt;&lt;electronic-resource-num&gt;10.1002/pd.4507&lt;/electronic-resource-num&gt;&lt;/record&gt;&lt;/Cite&gt;&lt;/EndNote&gt;</w:instrText>
      </w:r>
      <w:r w:rsidR="00EC719E">
        <w:fldChar w:fldCharType="separate"/>
      </w:r>
      <w:r w:rsidR="000C1607">
        <w:rPr>
          <w:noProof/>
        </w:rPr>
        <w:t>(3)</w:t>
      </w:r>
      <w:r w:rsidR="00EC719E">
        <w:fldChar w:fldCharType="end"/>
      </w:r>
      <w:r w:rsidR="00DB0BBF">
        <w:t>. T</w:t>
      </w:r>
      <w:r>
        <w:t xml:space="preserve">his most likely represents improved detection </w:t>
      </w:r>
      <w:r w:rsidR="00DB0BBF">
        <w:t xml:space="preserve">in the prenatal period </w:t>
      </w:r>
      <w:r>
        <w:t>rather than a genuine increase</w:t>
      </w:r>
      <w:r w:rsidR="00DB0BBF">
        <w:t xml:space="preserve"> in incidence</w:t>
      </w:r>
      <w:r w:rsidR="002F4485">
        <w:t xml:space="preserve"> </w:t>
      </w:r>
      <w:r w:rsidR="00EC719E">
        <w:fldChar w:fldCharType="begin"/>
      </w:r>
      <w:r w:rsidR="000C1607">
        <w:instrText xml:space="preserve"> ADDIN EN.CITE &lt;EndNote&gt;&lt;Cite&gt;&lt;Author&gt;Burge&lt;/Author&gt;&lt;Year&gt;2010&lt;/Year&gt;&lt;RecNum&gt;1939&lt;/RecNum&gt;&lt;DisplayText&gt;(4)&lt;/DisplayText&gt;&lt;record&gt;&lt;rec-number&gt;1939&lt;/rec-number&gt;&lt;foreign-keys&gt;&lt;key app="EN" db-id="0ttf5p9pnzwed8eatx5xvrxvxwfwa990x02z" timestamp="1453041854"&gt;1939&lt;/key&gt;&lt;/foreign-keys&gt;&lt;ref-type name="Journal Article"&gt;17&lt;/ref-type&gt;&lt;contributors&gt;&lt;authors&gt;&lt;author&gt;Burge, D.&lt;/author&gt;&lt;author&gt;Wheeler, R.&lt;/author&gt;&lt;/authors&gt;&lt;/contributors&gt;&lt;titles&gt;&lt;title&gt;Increasing incidence of detection of congenital lung lesions&lt;/title&gt;&lt;secondary-title&gt;Pediatr. Pulmonol&lt;/secondary-title&gt;&lt;/titles&gt;&lt;periodical&gt;&lt;full-title&gt;Pediatr. Pulmonol&lt;/full-title&gt;&lt;/periodical&gt;&lt;pages&gt;103&lt;/pages&gt;&lt;volume&gt;45&lt;/volume&gt;&lt;number&gt;1&lt;/number&gt;&lt;reprint-edition&gt;Not in File&lt;/reprint-edition&gt;&lt;keywords&gt;&lt;keyword&gt;congenital&lt;/keyword&gt;&lt;keyword&gt;Cystic Adenomatoid Malformation of Lung,Congenital&lt;/keyword&gt;&lt;keyword&gt;Cysts&lt;/keyword&gt;&lt;keyword&gt;diagnosis&lt;/keyword&gt;&lt;keyword&gt;Diagnosis,Differential&lt;/keyword&gt;&lt;keyword&gt;epidemiology&lt;/keyword&gt;&lt;keyword&gt;Humans&lt;/keyword&gt;&lt;keyword&gt;Incidence&lt;/keyword&gt;&lt;keyword&gt;Lung&lt;/keyword&gt;&lt;keyword&gt;Lung Diseases&lt;/keyword&gt;&lt;keyword&gt;Lung Neoplasms&lt;/keyword&gt;&lt;keyword&gt;Prenatal Diagnosis&lt;/keyword&gt;&lt;keyword&gt;radiography&lt;/keyword&gt;&lt;keyword&gt;Tomography,X-Ray Computed&lt;/keyword&gt;&lt;/keywords&gt;&lt;dates&gt;&lt;year&gt;2010&lt;/year&gt;&lt;pub-dates&gt;&lt;date&gt;1/2010&lt;/date&gt;&lt;/pub-dates&gt;&lt;/dates&gt;&lt;label&gt;15754&lt;/label&gt;&lt;urls&gt;&lt;related-urls&gt;&lt;url&gt;http://www.ncbi.nlm.nih.gov/pubmed/19960525&lt;/url&gt;&lt;/related-urls&gt;&lt;/urls&gt;&lt;electronic-resource-num&gt;10.1002/ppul.21150 [doi]&lt;/electronic-resource-num&gt;&lt;/record&gt;&lt;/Cite&gt;&lt;/EndNote&gt;</w:instrText>
      </w:r>
      <w:r w:rsidR="00EC719E">
        <w:fldChar w:fldCharType="separate"/>
      </w:r>
      <w:r w:rsidR="000C1607">
        <w:rPr>
          <w:noProof/>
        </w:rPr>
        <w:t>(4)</w:t>
      </w:r>
      <w:r w:rsidR="00EC719E">
        <w:fldChar w:fldCharType="end"/>
      </w:r>
      <w:r>
        <w:t>. CLMs may also present with respiratory symptoms later in childhood or even adult life, having remained undiagnosed up until that point.</w:t>
      </w:r>
    </w:p>
    <w:p w14:paraId="4FED284F" w14:textId="77777777" w:rsidR="00DB0BBF" w:rsidRDefault="00EE1B80" w:rsidP="00EE1B80">
      <w:pPr>
        <w:spacing w:line="480" w:lineRule="auto"/>
      </w:pPr>
      <w:r>
        <w:t xml:space="preserve">For all symptomatic CLMs, whether diagnosed prenatally or not, there is little controversy that surgical resection is appropriate so long as other morbidities do not present excessive </w:t>
      </w:r>
      <w:proofErr w:type="spellStart"/>
      <w:r>
        <w:t>anaesthetic</w:t>
      </w:r>
      <w:proofErr w:type="spellEnd"/>
      <w:r>
        <w:t xml:space="preserve"> or operative risk. The surgical objectives are to remove the abnormal tissue in order to alleviate symptoms, prevent further complications</w:t>
      </w:r>
      <w:r w:rsidR="00BF524A">
        <w:t>, allow adequate intra-thoracic volume for inflation of the remaining lung</w:t>
      </w:r>
      <w:r>
        <w:t xml:space="preserve"> and</w:t>
      </w:r>
      <w:r w:rsidR="0000174E">
        <w:t>,</w:t>
      </w:r>
      <w:r>
        <w:t xml:space="preserve"> </w:t>
      </w:r>
      <w:r w:rsidR="00BF524A">
        <w:t xml:space="preserve">particularly </w:t>
      </w:r>
      <w:r>
        <w:t>in the young child</w:t>
      </w:r>
      <w:r w:rsidR="0000174E">
        <w:t>,</w:t>
      </w:r>
      <w:r>
        <w:t xml:space="preserve"> allow space for compensatory lung growth. However</w:t>
      </w:r>
      <w:r w:rsidR="00292552">
        <w:t>,</w:t>
      </w:r>
      <w:r>
        <w:t xml:space="preserve"> when a prenatally diagnosed CLM is asymptomatic at birth there is greater controversy. The risks of resection </w:t>
      </w:r>
      <w:proofErr w:type="gramStart"/>
      <w:r>
        <w:t>must be balanced</w:t>
      </w:r>
      <w:proofErr w:type="gramEnd"/>
      <w:r>
        <w:t xml:space="preserve"> against the risks of expectant management. </w:t>
      </w:r>
    </w:p>
    <w:p w14:paraId="58303C82" w14:textId="3950AF9C" w:rsidR="00DB0BBF" w:rsidRDefault="00DB0BBF" w:rsidP="00EE1B80">
      <w:pPr>
        <w:spacing w:line="480" w:lineRule="auto"/>
      </w:pPr>
      <w:r>
        <w:t xml:space="preserve">The </w:t>
      </w:r>
      <w:r w:rsidR="00633476">
        <w:t xml:space="preserve">emphasis </w:t>
      </w:r>
      <w:r>
        <w:t xml:space="preserve">of this article is not on the optimal management of CLM’s during the prenatal, postnatal or other period </w:t>
      </w:r>
      <w:r w:rsidR="007D7122">
        <w:t>nor on the short</w:t>
      </w:r>
      <w:r w:rsidR="00656380">
        <w:t>-</w:t>
      </w:r>
      <w:r w:rsidR="007D7122">
        <w:t xml:space="preserve">term outcomes related to this. </w:t>
      </w:r>
      <w:r>
        <w:t>We provide a brief overview of the range of conditions and options for management</w:t>
      </w:r>
      <w:r w:rsidR="00633476">
        <w:t>,</w:t>
      </w:r>
      <w:r>
        <w:t xml:space="preserve"> but our focus is on the </w:t>
      </w:r>
      <w:proofErr w:type="gramStart"/>
      <w:r w:rsidR="000E2AF1">
        <w:t>lo</w:t>
      </w:r>
      <w:r w:rsidR="00F90502">
        <w:t>n</w:t>
      </w:r>
      <w:r w:rsidR="000E2AF1">
        <w:t>ger term</w:t>
      </w:r>
      <w:proofErr w:type="gramEnd"/>
      <w:r w:rsidR="000E2AF1">
        <w:t xml:space="preserve"> </w:t>
      </w:r>
      <w:r>
        <w:t xml:space="preserve">outcomes of </w:t>
      </w:r>
      <w:r w:rsidR="007D7122">
        <w:t xml:space="preserve">CLMs and </w:t>
      </w:r>
      <w:r w:rsidR="009F32BC">
        <w:t xml:space="preserve">of </w:t>
      </w:r>
      <w:r>
        <w:t>the range of management approaches as they are currently understood. Those seeking greater insight into the</w:t>
      </w:r>
      <w:r w:rsidR="00157416">
        <w:t xml:space="preserve"> </w:t>
      </w:r>
      <w:r w:rsidR="00633476">
        <w:t>treatment</w:t>
      </w:r>
      <w:r>
        <w:t xml:space="preserve"> options</w:t>
      </w:r>
      <w:r w:rsidR="007D7122">
        <w:t>, short</w:t>
      </w:r>
      <w:r w:rsidR="00157416">
        <w:t>-</w:t>
      </w:r>
      <w:r w:rsidR="007D7122">
        <w:t>term outcomes and</w:t>
      </w:r>
      <w:r>
        <w:t xml:space="preserve"> controversies </w:t>
      </w:r>
      <w:r w:rsidR="007D7122">
        <w:t xml:space="preserve">in this field </w:t>
      </w:r>
      <w:proofErr w:type="gramStart"/>
      <w:r>
        <w:t>are advised</w:t>
      </w:r>
      <w:proofErr w:type="gramEnd"/>
      <w:r>
        <w:t xml:space="preserve"> to seek out alternative texts</w:t>
      </w:r>
      <w:r w:rsidR="00DB5E3E">
        <w:t xml:space="preserve"> </w:t>
      </w:r>
      <w:r w:rsidR="00EC719E">
        <w:fldChar w:fldCharType="begin">
          <w:fldData xml:space="preserve">PEVuZE5vdGU+PENpdGU+PEF1dGhvcj5TdGFudG9uPC9BdXRob3I+PFllYXI+MjAxNTwvWWVhcj48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</w:fldData>
        </w:fldChar>
      </w:r>
      <w:r w:rsidR="00605A56">
        <w:instrText xml:space="preserve"> ADDIN EN.CITE </w:instrText>
      </w:r>
      <w:r w:rsidR="00EC719E">
        <w:fldChar w:fldCharType="begin">
          <w:fldData xml:space="preserve">PEVuZE5vdGU+PENpdGU+PEF1dGhvcj5TdGFudG9uPC9BdXRob3I+PFllYXI+MjAxNTwvWWVhcj48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</w:fldData>
        </w:fldChar>
      </w:r>
      <w:r w:rsidR="00605A56">
        <w:instrText xml:space="preserve"> ADDIN EN.CITE.DATA </w:instrText>
      </w:r>
      <w:r w:rsidR="00EC719E">
        <w:fldChar w:fldCharType="end"/>
      </w:r>
      <w:r w:rsidR="00EC719E">
        <w:fldChar w:fldCharType="separate"/>
      </w:r>
      <w:r w:rsidR="00605A56">
        <w:rPr>
          <w:noProof/>
        </w:rPr>
        <w:t>(5-9)</w:t>
      </w:r>
      <w:r w:rsidR="00EC719E">
        <w:fldChar w:fldCharType="end"/>
      </w:r>
      <w:r>
        <w:t>.</w:t>
      </w:r>
    </w:p>
    <w:p w14:paraId="4D8E30F3" w14:textId="77777777" w:rsidR="00F90502" w:rsidRDefault="00F90502" w:rsidP="00EE1B80">
      <w:pPr>
        <w:spacing w:line="480" w:lineRule="auto"/>
      </w:pPr>
    </w:p>
    <w:p w14:paraId="62F8BF6E" w14:textId="7904DCAF" w:rsidR="00DB0BBF" w:rsidRPr="00F90502" w:rsidRDefault="00DB0BBF" w:rsidP="00F90502">
      <w:pPr>
        <w:pStyle w:val="Heading1"/>
        <w:spacing w:before="0" w:line="480" w:lineRule="auto"/>
        <w:rPr>
          <w:rFonts w:ascii="Times New Roman" w:hAnsi="Times New Roman" w:cs="Times New Roman"/>
        </w:rPr>
      </w:pPr>
      <w:r w:rsidRPr="00F90502">
        <w:rPr>
          <w:rFonts w:ascii="Times New Roman" w:hAnsi="Times New Roman" w:cs="Times New Roman"/>
        </w:rPr>
        <w:t>Conditions within the spectrum of CLM</w:t>
      </w:r>
    </w:p>
    <w:p w14:paraId="7BD4C10A" w14:textId="77777777" w:rsidR="00DB0BBF" w:rsidRPr="00BF1AE0" w:rsidRDefault="00C32B82" w:rsidP="00EE1B80">
      <w:pPr>
        <w:spacing w:line="480" w:lineRule="auto"/>
        <w:rPr>
          <w:b/>
        </w:rPr>
      </w:pPr>
      <w:r w:rsidRPr="00BF1AE0">
        <w:rPr>
          <w:b/>
        </w:rPr>
        <w:t>C</w:t>
      </w:r>
      <w:r w:rsidR="008C434A">
        <w:rPr>
          <w:b/>
        </w:rPr>
        <w:t xml:space="preserve">ongenital </w:t>
      </w:r>
      <w:r w:rsidRPr="00BF1AE0">
        <w:rPr>
          <w:b/>
        </w:rPr>
        <w:t>L</w:t>
      </w:r>
      <w:r w:rsidR="008C434A">
        <w:rPr>
          <w:b/>
        </w:rPr>
        <w:t xml:space="preserve">obar </w:t>
      </w:r>
      <w:r w:rsidRPr="00BF1AE0">
        <w:rPr>
          <w:b/>
        </w:rPr>
        <w:t>E</w:t>
      </w:r>
      <w:r w:rsidR="008C434A">
        <w:rPr>
          <w:b/>
        </w:rPr>
        <w:t>mphysema</w:t>
      </w:r>
    </w:p>
    <w:p w14:paraId="2BFE93EC" w14:textId="07FDCD90" w:rsidR="00C63983" w:rsidRDefault="00BF1AE0" w:rsidP="0071484E">
      <w:pPr>
        <w:spacing w:line="480" w:lineRule="auto"/>
      </w:pPr>
      <w:r>
        <w:t xml:space="preserve">CLE presents as </w:t>
      </w:r>
      <w:proofErr w:type="spellStart"/>
      <w:r>
        <w:t>overdistension</w:t>
      </w:r>
      <w:proofErr w:type="spellEnd"/>
      <w:r>
        <w:t xml:space="preserve"> of one or more of the pulmonary lobes and </w:t>
      </w:r>
      <w:proofErr w:type="gramStart"/>
      <w:r>
        <w:t>is thought</w:t>
      </w:r>
      <w:proofErr w:type="gramEnd"/>
      <w:r>
        <w:t xml:space="preserve"> to be a result of </w:t>
      </w:r>
      <w:r w:rsidR="008C434A">
        <w:t xml:space="preserve">an </w:t>
      </w:r>
      <w:r>
        <w:t>abnormality o</w:t>
      </w:r>
      <w:r w:rsidR="008C434A">
        <w:t>f</w:t>
      </w:r>
      <w:r>
        <w:t xml:space="preserve"> the bronchial tree resulting in focal </w:t>
      </w:r>
      <w:proofErr w:type="spellStart"/>
      <w:r>
        <w:t>bronchomalacia</w:t>
      </w:r>
      <w:proofErr w:type="spellEnd"/>
      <w:r>
        <w:t xml:space="preserve"> most likely due to cartilaginous deficiency. Airway collapse during expiration results in distal </w:t>
      </w:r>
      <w:r w:rsidR="008C434A">
        <w:t>air trapping</w:t>
      </w:r>
      <w:r>
        <w:t xml:space="preserve">, focal </w:t>
      </w:r>
      <w:proofErr w:type="spellStart"/>
      <w:r>
        <w:t>overdistension</w:t>
      </w:r>
      <w:proofErr w:type="spellEnd"/>
      <w:r>
        <w:t xml:space="preserve"> and emphysematous change. CLE </w:t>
      </w:r>
      <w:proofErr w:type="gramStart"/>
      <w:r>
        <w:t>may be detected</w:t>
      </w:r>
      <w:proofErr w:type="gramEnd"/>
      <w:r>
        <w:t xml:space="preserve"> prenatally and may cause symptoms in the neonatal period ranging in severity from massive </w:t>
      </w:r>
      <w:proofErr w:type="spellStart"/>
      <w:r>
        <w:t>overdistension</w:t>
      </w:r>
      <w:proofErr w:type="spellEnd"/>
      <w:r>
        <w:t xml:space="preserve"> and respiratory collapse to mild respiratory distress with </w:t>
      </w:r>
      <w:proofErr w:type="spellStart"/>
      <w:r>
        <w:t>tachypn</w:t>
      </w:r>
      <w:r w:rsidR="000E2AF1">
        <w:t>o</w:t>
      </w:r>
      <w:r>
        <w:t>ea</w:t>
      </w:r>
      <w:proofErr w:type="spellEnd"/>
      <w:r>
        <w:t xml:space="preserve"> and an oxygen requirement. </w:t>
      </w:r>
      <w:r w:rsidR="002D1011">
        <w:t xml:space="preserve">About one quarter of cases are symptomatic at birth and the majority within the first 6 months of life. </w:t>
      </w:r>
      <w:r>
        <w:t xml:space="preserve">Symptomatic lesions are typically resected which is usually curative </w:t>
      </w:r>
      <w:r w:rsidR="00FA216F">
        <w:t>provided</w:t>
      </w:r>
      <w:r w:rsidR="0071484E">
        <w:t xml:space="preserve"> there is adequate residual lu</w:t>
      </w:r>
      <w:r>
        <w:t>ng tissue. For asymptomatic lesions</w:t>
      </w:r>
      <w:r w:rsidR="00FA216F">
        <w:t>,</w:t>
      </w:r>
      <w:r w:rsidR="0071484E">
        <w:t xml:space="preserve"> or those with only very mild symptoms</w:t>
      </w:r>
      <w:r w:rsidR="008C434A">
        <w:t>,</w:t>
      </w:r>
      <w:r>
        <w:t xml:space="preserve"> </w:t>
      </w:r>
      <w:r w:rsidR="0071484E">
        <w:t>resection may not be necessary and a</w:t>
      </w:r>
      <w:r>
        <w:t xml:space="preserve"> conservative approach may be followed</w:t>
      </w:r>
      <w:r w:rsidR="0071484E">
        <w:t xml:space="preserve"> </w:t>
      </w:r>
      <w:r w:rsidR="00EC719E">
        <w:fldChar w:fldCharType="begin">
          <w:fldData xml:space="preserve">PEVuZE5vdGU+PENpdGU+PEF1dGhvcj5FYmVyPC9BdXRob3I+PFllYXI+MjAwNzwvWWVhcj48UmVj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</w:fldData>
        </w:fldChar>
      </w:r>
      <w:r w:rsidR="00605A56">
        <w:instrText xml:space="preserve"> ADDIN EN.CITE </w:instrText>
      </w:r>
      <w:r w:rsidR="00EC719E">
        <w:fldChar w:fldCharType="begin">
          <w:fldData xml:space="preserve">PEVuZE5vdGU+PENpdGU+PEF1dGhvcj5FYmVyPC9BdXRob3I+PFllYXI+MjAwNzwvWWVhcj48UmVj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</w:fldData>
        </w:fldChar>
      </w:r>
      <w:r w:rsidR="00605A56">
        <w:instrText xml:space="preserve"> ADDIN EN.CITE.DATA </w:instrText>
      </w:r>
      <w:r w:rsidR="00EC719E">
        <w:fldChar w:fldCharType="end"/>
      </w:r>
      <w:r w:rsidR="00EC719E">
        <w:fldChar w:fldCharType="separate"/>
      </w:r>
      <w:r w:rsidR="00605A56">
        <w:rPr>
          <w:noProof/>
        </w:rPr>
        <w:t>(10, 11)</w:t>
      </w:r>
      <w:r w:rsidR="00EC719E">
        <w:fldChar w:fldCharType="end"/>
      </w:r>
      <w:r w:rsidR="0071484E">
        <w:t>.</w:t>
      </w:r>
    </w:p>
    <w:p w14:paraId="607D7ECD" w14:textId="77777777" w:rsidR="0071484E" w:rsidRDefault="0071484E" w:rsidP="0071484E">
      <w:pPr>
        <w:spacing w:line="480" w:lineRule="auto"/>
      </w:pPr>
    </w:p>
    <w:p w14:paraId="497675E8" w14:textId="77777777" w:rsidR="00C32B82" w:rsidRPr="00BF1AE0" w:rsidRDefault="00C32B82" w:rsidP="00EE1B80">
      <w:pPr>
        <w:spacing w:line="480" w:lineRule="auto"/>
        <w:rPr>
          <w:b/>
        </w:rPr>
      </w:pPr>
      <w:r w:rsidRPr="00BF1AE0">
        <w:rPr>
          <w:b/>
        </w:rPr>
        <w:t>BC</w:t>
      </w:r>
    </w:p>
    <w:p w14:paraId="609633A6" w14:textId="701079AF" w:rsidR="00BF1AE0" w:rsidRDefault="00BF1AE0" w:rsidP="00EE1B80">
      <w:pPr>
        <w:spacing w:line="480" w:lineRule="auto"/>
      </w:pPr>
      <w:proofErr w:type="gramStart"/>
      <w:r>
        <w:t>Bronchogenic cysts are mucus</w:t>
      </w:r>
      <w:r w:rsidR="00292552">
        <w:t>-</w:t>
      </w:r>
      <w:r>
        <w:t>filled lesions typically lined by respiratory epithelium</w:t>
      </w:r>
      <w:r w:rsidR="006B1B8C">
        <w:t>, may have a cartilaginous component to their wall and arise from the bronchial tree</w:t>
      </w:r>
      <w:r w:rsidR="00853420">
        <w:t xml:space="preserve"> usually </w:t>
      </w:r>
      <w:r w:rsidR="00292552">
        <w:t>in a mediastinal location</w:t>
      </w:r>
      <w:r w:rsidR="006B1B8C">
        <w:t>.</w:t>
      </w:r>
      <w:proofErr w:type="gramEnd"/>
      <w:r w:rsidR="006B1B8C">
        <w:t xml:space="preserve"> A solitary cystic lesion maybe seen on prenatal ultrasonography. </w:t>
      </w:r>
      <w:r w:rsidR="006B1B8C">
        <w:t>Symptoms range from complete absence to</w:t>
      </w:r>
      <w:r w:rsidR="006B1B8C">
        <w:t xml:space="preserve"> acute respiratory distress due to compression of lung tissue by an extremely large cyst. Whilst expectant management of an asymptomatic lesion may be offered, the majority are excised due to the </w:t>
      </w:r>
      <w:proofErr w:type="spellStart"/>
      <w:r w:rsidR="006B1B8C">
        <w:t>the</w:t>
      </w:r>
      <w:proofErr w:type="spellEnd"/>
      <w:r w:rsidR="006B1B8C">
        <w:t xml:space="preserve"> risk of expansion, infection or </w:t>
      </w:r>
      <w:proofErr w:type="spellStart"/>
      <w:r w:rsidR="006B1B8C">
        <w:t>haemorrhage</w:t>
      </w:r>
      <w:proofErr w:type="spellEnd"/>
      <w:r w:rsidR="006B1B8C">
        <w:t xml:space="preserve"> (</w:t>
      </w:r>
      <w:proofErr w:type="spellStart"/>
      <w:r w:rsidR="006B1B8C">
        <w:t>ashcraft</w:t>
      </w:r>
      <w:proofErr w:type="spellEnd"/>
      <w:r w:rsidR="006B1B8C">
        <w:t xml:space="preserve"> ref 64). </w:t>
      </w:r>
      <w:r w:rsidR="0071484E">
        <w:t xml:space="preserve"> Few case reports of malignant transformation have been reported </w:t>
      </w:r>
      <w:r w:rsidR="00EC719E">
        <w:fldChar w:fldCharType="begin"/>
      </w:r>
      <w:r w:rsidR="00605A56">
        <w:instrText xml:space="preserve"> ADDIN EN.CITE &lt;EndNote&gt;&lt;Cite&gt;&lt;Author&gt;Suen&lt;/Author&gt;&lt;Year&gt;1993&lt;/Year&gt;&lt;RecNum&gt;2376&lt;/RecNum&gt;&lt;DisplayText&gt;(12)&lt;/DisplayText&gt;&lt;record&gt;&lt;rec-number&gt;2376&lt;/rec-number&gt;&lt;foreign-keys&gt;&lt;key app="EN" db-id="0ttf5p9pnzwed8eatx5xvrxvxwfwa990x02z" timestamp="1483296362"&gt;2376&lt;/key&gt;&lt;/foreign-keys&gt;&lt;ref-type name="Journal Article"&gt;17&lt;/ref-type&gt;&lt;contributors&gt;&lt;authors&gt;&lt;author&gt;Suen, H. C.&lt;/author&gt;&lt;author&gt;Mathisen, D. J.&lt;/author&gt;&lt;author&gt;Grillo, H. C.&lt;/author&gt;&lt;author&gt;LeBlanc, J.&lt;/author&gt;&lt;author&gt;McLoud, T. C.&lt;/author&gt;&lt;author&gt;Moncure, A. C.&lt;/author&gt;&lt;author&gt;Hilgenberg, A. D.&lt;/author&gt;&lt;/authors&gt;&lt;/contributors&gt;&lt;auth-address&gt;General Thoracic Surgical Unit, Massachusetts General Hospital, Boston 02114.&lt;/auth-address&gt;&lt;titles&gt;&lt;title&gt;Surgical management and radiological characteristics of bronchogenic cysts&lt;/title&gt;&lt;secondary-title&gt;Ann Thorac Surg&lt;/secondary-title&gt;&lt;/titles&gt;&lt;periodical&gt;&lt;full-title&gt;Ann Thorac Surg&lt;/full-title&gt;&lt;/periodical&gt;&lt;pages&gt;476-81&lt;/pages&gt;&lt;volume&gt;55&lt;/volume&gt;&lt;number&gt;2&lt;/number&gt;&lt;edition&gt;1993/02/01&lt;/edition&gt;&lt;keywords&gt;&lt;keyword&gt;Adolescent&lt;/keyword&gt;&lt;keyword&gt;Adult&lt;/keyword&gt;&lt;keyword&gt;Bronchogenic Cyst/complications/ diagnosis/ surgery&lt;/keyword&gt;&lt;keyword&gt;Child&lt;/keyword&gt;&lt;keyword&gt;Female&lt;/keyword&gt;&lt;keyword&gt;Humans&lt;/keyword&gt;&lt;keyword&gt;Magnetic Resonance Imaging&lt;/keyword&gt;&lt;keyword&gt;Male&lt;/keyword&gt;&lt;keyword&gt;Middle Aged&lt;/keyword&gt;&lt;keyword&gt;Tomography, X-Ray Computed&lt;/keyword&gt;&lt;/keywords&gt;&lt;dates&gt;&lt;year&gt;1993&lt;/year&gt;&lt;pub-dates&gt;&lt;date&gt;Feb&lt;/date&gt;&lt;/pub-dates&gt;&lt;/dates&gt;&lt;isbn&gt;0003-4975 (Print)&amp;#xD;0003-4975 (Linking)&lt;/isbn&gt;&lt;accession-num&gt;8431062&lt;/accession-num&gt;&lt;urls&gt;&lt;/urls&gt;&lt;remote-database-provider&gt;NLM&lt;/remote-database-provider&gt;&lt;language&gt;eng&lt;/language&gt;&lt;/record&gt;&lt;/Cite&gt;&lt;/EndNote&gt;</w:instrText>
      </w:r>
      <w:r w:rsidR="00EC719E">
        <w:fldChar w:fldCharType="separate"/>
      </w:r>
      <w:r w:rsidR="00605A56">
        <w:rPr>
          <w:noProof/>
        </w:rPr>
        <w:t>(12)</w:t>
      </w:r>
      <w:r w:rsidR="00EC719E">
        <w:fldChar w:fldCharType="end"/>
      </w:r>
      <w:r w:rsidR="0071484E">
        <w:t xml:space="preserve">. </w:t>
      </w:r>
      <w:r w:rsidR="006B1B8C">
        <w:t xml:space="preserve">Since most bronchogenic cysts </w:t>
      </w:r>
      <w:proofErr w:type="gramStart"/>
      <w:r w:rsidR="006B1B8C">
        <w:t>are related</w:t>
      </w:r>
      <w:proofErr w:type="gramEnd"/>
      <w:r w:rsidR="006B1B8C">
        <w:t xml:space="preserve"> to the proximal bronchial tree, resection without loss of significant lung tissue is usually possible. A variety of bronchogenic cyst that results in the formation of multiple cystic structures within the peripheral lung parenchyma </w:t>
      </w:r>
      <w:r w:rsidR="00292552">
        <w:t>(</w:t>
      </w:r>
      <w:r w:rsidR="006B1B8C">
        <w:t>also known as bronchiolar cysts or cystic bronchiectasis</w:t>
      </w:r>
      <w:r w:rsidR="00292552">
        <w:t>)</w:t>
      </w:r>
      <w:r w:rsidR="006B1B8C">
        <w:t xml:space="preserve"> is associated with recurrent infectious complications and resection </w:t>
      </w:r>
      <w:proofErr w:type="gramStart"/>
      <w:r w:rsidR="006B1B8C">
        <w:t>is recommended</w:t>
      </w:r>
      <w:proofErr w:type="gramEnd"/>
      <w:r w:rsidR="006B1B8C">
        <w:t>.</w:t>
      </w:r>
    </w:p>
    <w:p w14:paraId="7D48567F" w14:textId="77777777" w:rsidR="0071484E" w:rsidRDefault="0071484E" w:rsidP="00EE1B80">
      <w:pPr>
        <w:spacing w:line="480" w:lineRule="auto"/>
      </w:pPr>
    </w:p>
    <w:p w14:paraId="5B2B3541" w14:textId="43192569" w:rsidR="00C32B82" w:rsidRPr="000B7756" w:rsidRDefault="000C1607" w:rsidP="00EE1B80">
      <w:pPr>
        <w:spacing w:line="480" w:lineRule="auto"/>
        <w:rPr>
          <w:b/>
        </w:rPr>
      </w:pPr>
      <w:r w:rsidRPr="000B7756">
        <w:rPr>
          <w:b/>
        </w:rPr>
        <w:t>BPS and C</w:t>
      </w:r>
      <w:r w:rsidR="00451DD8">
        <w:rPr>
          <w:b/>
        </w:rPr>
        <w:t>C</w:t>
      </w:r>
      <w:r w:rsidR="00C32B82" w:rsidRPr="000B7756">
        <w:rPr>
          <w:b/>
        </w:rPr>
        <w:t>AM</w:t>
      </w:r>
    </w:p>
    <w:p w14:paraId="23A6E6D7" w14:textId="0D403D88" w:rsidR="000C1607" w:rsidRDefault="000C1607" w:rsidP="000C1607">
      <w:pPr>
        <w:spacing w:line="480" w:lineRule="auto"/>
      </w:pPr>
      <w:r>
        <w:t xml:space="preserve">A BPS is typically described as a mass of pulmonary tissue which may be solid or cystic in nature that lacks a connection to the tracheobronchial tree and which has a blood supply arising from the systemic (as opposed to pulmonary) arterial system. </w:t>
      </w:r>
      <w:r w:rsidR="00292552">
        <w:t>I</w:t>
      </w:r>
      <w:r>
        <w:t>ntra- and extra-lobar varieties exist depending on whether the lesion is located within or without the lobar structure and surrounding visceral pleura. BPS are typically asymptomatic lesions at birth yet those with a particularly large systemic feeding vessel may give rise to high output cardiac failure.</w:t>
      </w:r>
    </w:p>
    <w:p w14:paraId="54F292FB" w14:textId="77777777" w:rsidR="00AE1EA0" w:rsidRDefault="00AE1EA0" w:rsidP="000C1607">
      <w:pPr>
        <w:spacing w:line="480" w:lineRule="auto"/>
      </w:pPr>
    </w:p>
    <w:p w14:paraId="78FD8EF5" w14:textId="5841B36F" w:rsidR="00C32B82" w:rsidRDefault="008C434A" w:rsidP="00EE1B80">
      <w:pPr>
        <w:spacing w:line="480" w:lineRule="auto"/>
      </w:pPr>
      <w:r>
        <w:t>C</w:t>
      </w:r>
      <w:r w:rsidR="00451DD8">
        <w:t>C</w:t>
      </w:r>
      <w:r>
        <w:t xml:space="preserve">AMs are </w:t>
      </w:r>
      <w:r w:rsidR="0088641B">
        <w:t xml:space="preserve">lesions in which abnormal development of the distal bronchi-alveolar structures results in a </w:t>
      </w:r>
      <w:proofErr w:type="spellStart"/>
      <w:r w:rsidR="0088641B">
        <w:t>multicystic</w:t>
      </w:r>
      <w:proofErr w:type="spellEnd"/>
      <w:r w:rsidR="0088641B">
        <w:t xml:space="preserve"> lung mass. Cysts may be of varying sizes and the anatomical distribution of lesions varies from a small segment within a single lobe to lesions which </w:t>
      </w:r>
      <w:proofErr w:type="gramStart"/>
      <w:r w:rsidR="0088641B">
        <w:t>cross lobar</w:t>
      </w:r>
      <w:proofErr w:type="gramEnd"/>
      <w:r w:rsidR="0088641B">
        <w:t xml:space="preserve"> boundaries, may be multifocal and even bilateral. The classification of C</w:t>
      </w:r>
      <w:r w:rsidR="00853420">
        <w:t>C</w:t>
      </w:r>
      <w:r w:rsidR="0088641B">
        <w:t xml:space="preserve">AMs is confusing and has changed over time. The original Stocker classification into </w:t>
      </w:r>
      <w:proofErr w:type="gramStart"/>
      <w:r w:rsidR="0088641B">
        <w:t>3</w:t>
      </w:r>
      <w:proofErr w:type="gramEnd"/>
      <w:r w:rsidR="0088641B">
        <w:t xml:space="preserve"> major subtypes has been</w:t>
      </w:r>
      <w:r w:rsidR="00292552">
        <w:t xml:space="preserve"> expanded to 5 sub-types (0-IV)</w:t>
      </w:r>
      <w:r w:rsidR="00853420">
        <w:t>.</w:t>
      </w:r>
    </w:p>
    <w:p w14:paraId="32623CCC" w14:textId="77777777" w:rsidR="0088641B" w:rsidRDefault="0088641B" w:rsidP="00EE1B80">
      <w:pPr>
        <w:spacing w:line="480" w:lineRule="auto"/>
      </w:pPr>
    </w:p>
    <w:p w14:paraId="7DC3383F" w14:textId="6D50FC6F" w:rsidR="00C32B82" w:rsidRDefault="000C1607" w:rsidP="00EE1B80">
      <w:pPr>
        <w:spacing w:line="480" w:lineRule="auto"/>
      </w:pPr>
      <w:r>
        <w:t>BPS and C</w:t>
      </w:r>
      <w:r w:rsidR="00853420">
        <w:t>C</w:t>
      </w:r>
      <w:r w:rsidR="00C32B82">
        <w:t xml:space="preserve">AM </w:t>
      </w:r>
      <w:proofErr w:type="gramStart"/>
      <w:r w:rsidR="00C32B82">
        <w:t>are purposefully described</w:t>
      </w:r>
      <w:proofErr w:type="gramEnd"/>
      <w:r w:rsidR="00C32B82">
        <w:t xml:space="preserve"> together</w:t>
      </w:r>
      <w:r>
        <w:t xml:space="preserve"> here</w:t>
      </w:r>
      <w:r w:rsidR="00C32B82">
        <w:t xml:space="preserve">, partly since there is often overlap between these lesions in what are called </w:t>
      </w:r>
      <w:r w:rsidR="00292552">
        <w:t>‘</w:t>
      </w:r>
      <w:r w:rsidR="00C32B82">
        <w:t>hybrid</w:t>
      </w:r>
      <w:r w:rsidR="00292552">
        <w:t>’</w:t>
      </w:r>
      <w:r w:rsidR="00C32B82">
        <w:t xml:space="preserve"> lesions and partly since they are frequently diagnosed in the prenatal period and frequently remain asymptomatic after birt</w:t>
      </w:r>
      <w:r>
        <w:t xml:space="preserve">h. </w:t>
      </w:r>
      <w:proofErr w:type="gramStart"/>
      <w:r>
        <w:t>It is these lesions</w:t>
      </w:r>
      <w:r w:rsidR="00C32B82">
        <w:t xml:space="preserve"> around which there is the greatest controversy regarding the optimal management approach</w:t>
      </w:r>
      <w:proofErr w:type="gramEnd"/>
      <w:r w:rsidR="00C32B82">
        <w:t>.</w:t>
      </w:r>
    </w:p>
    <w:p w14:paraId="4551B66F" w14:textId="77777777" w:rsidR="000C1607" w:rsidRDefault="000C1607" w:rsidP="00EE1B80">
      <w:pPr>
        <w:spacing w:line="480" w:lineRule="auto"/>
      </w:pPr>
    </w:p>
    <w:p w14:paraId="6AD08961" w14:textId="7AC4231E" w:rsidR="00C32B82" w:rsidRDefault="00C32B82" w:rsidP="00EE1B80">
      <w:pPr>
        <w:spacing w:line="480" w:lineRule="auto"/>
      </w:pPr>
      <w:r>
        <w:t xml:space="preserve">The main argument in favor of routine resection during infancy is the long-term risk of infection, although there is disagreement in the literature about the magnitude of that risk. Some authors also argue that the risk </w:t>
      </w:r>
      <w:r w:rsidR="00292552">
        <w:t xml:space="preserve">of complications </w:t>
      </w:r>
      <w:r>
        <w:t xml:space="preserve">is higher if the lesion has </w:t>
      </w:r>
      <w:r w:rsidR="00292552">
        <w:t xml:space="preserve">previously </w:t>
      </w:r>
      <w:r>
        <w:t xml:space="preserve">been infected </w:t>
      </w:r>
      <w:r w:rsidR="00EC719E">
        <w:fldChar w:fldCharType="begin">
          <w:fldData xml:space="preserve">PEVuZE5vdGU+PENpdGU+PFJlY051bT4wPC9SZWNOdW0+PERpc3BsYXlUZXh0PigxMy0xNSk8L0Rp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</w:fldData>
        </w:fldChar>
      </w:r>
      <w:r w:rsidR="00605A56">
        <w:instrText xml:space="preserve"> ADDIN EN.CITE </w:instrText>
      </w:r>
      <w:r w:rsidR="00EC719E">
        <w:fldChar w:fldCharType="begin">
          <w:fldData xml:space="preserve">PEVuZE5vdGU+PENpdGU+PFJlY051bT4wPC9SZWNOdW0+PERpc3BsYXlUZXh0PigxMy0xNSk8L0Rp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</w:fldData>
        </w:fldChar>
      </w:r>
      <w:r w:rsidR="00605A56">
        <w:instrText xml:space="preserve"> ADDIN EN.CITE.DATA </w:instrText>
      </w:r>
      <w:r w:rsidR="00EC719E">
        <w:fldChar w:fldCharType="end"/>
      </w:r>
      <w:r w:rsidR="00EC719E">
        <w:fldChar w:fldCharType="separate"/>
      </w:r>
      <w:r w:rsidR="00605A56">
        <w:rPr>
          <w:noProof/>
        </w:rPr>
        <w:t>(13-15)</w:t>
      </w:r>
      <w:r w:rsidR="00EC719E">
        <w:fldChar w:fldCharType="end"/>
      </w:r>
      <w:r>
        <w:t xml:space="preserve">, although not all studies have documented this difference [12]. Another argument in favor of routine resection is the assumption that early resection results in better compensatory lung growth than resection at a later age; </w:t>
      </w:r>
      <w:proofErr w:type="gramStart"/>
      <w:r>
        <w:t>however</w:t>
      </w:r>
      <w:proofErr w:type="gramEnd"/>
      <w:r>
        <w:t xml:space="preserve"> this remains a hypothetical advantage which is not universally supported in long-term follow-up studies </w:t>
      </w:r>
      <w:r w:rsidR="00EC719E">
        <w:fldChar w:fldCharType="begin">
          <w:fldData xml:space="preserve">PEVuZE5vdGU+PENpdGU+PEF1dGhvcj5Lb21vcmk8L0F1dGhvcj48WWVhcj4yMDA5PC9ZZWFyPjxS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</w:fldData>
        </w:fldChar>
      </w:r>
      <w:r w:rsidR="00605A56">
        <w:instrText xml:space="preserve"> ADDIN EN.CITE </w:instrText>
      </w:r>
      <w:r w:rsidR="00EC719E">
        <w:fldChar w:fldCharType="begin">
          <w:fldData xml:space="preserve">PEVuZE5vdGU+PENpdGU+PEF1dGhvcj5Lb21vcmk8L0F1dGhvcj48WWVhcj4yMDA5PC9ZZWFyPjxS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</w:fldData>
        </w:fldChar>
      </w:r>
      <w:r w:rsidR="00605A56">
        <w:instrText xml:space="preserve"> ADDIN EN.CITE.DATA </w:instrText>
      </w:r>
      <w:r w:rsidR="00EC719E">
        <w:fldChar w:fldCharType="end"/>
      </w:r>
      <w:r w:rsidR="00EC719E">
        <w:fldChar w:fldCharType="separate"/>
      </w:r>
      <w:r w:rsidR="00605A56">
        <w:rPr>
          <w:noProof/>
        </w:rPr>
        <w:t>(16-19)</w:t>
      </w:r>
      <w:r w:rsidR="00EC719E">
        <w:fldChar w:fldCharType="end"/>
      </w:r>
      <w:r>
        <w:t>.</w:t>
      </w:r>
    </w:p>
    <w:p w14:paraId="5D332BE6" w14:textId="795D68BA" w:rsidR="00DB0BBF" w:rsidRDefault="00AE1EA0" w:rsidP="00AE1EA0">
      <w:pPr>
        <w:spacing w:line="480" w:lineRule="auto"/>
      </w:pPr>
      <w:r>
        <w:t>A final argument for routine resection is the possibility that the lesion is not a benign C</w:t>
      </w:r>
      <w:r w:rsidR="00853420">
        <w:t>C</w:t>
      </w:r>
      <w:r>
        <w:t xml:space="preserve">AM, but is instead a Type I </w:t>
      </w:r>
      <w:proofErr w:type="spellStart"/>
      <w:r>
        <w:t>pleuropulmonary</w:t>
      </w:r>
      <w:proofErr w:type="spellEnd"/>
      <w:r>
        <w:t xml:space="preserve"> </w:t>
      </w:r>
      <w:proofErr w:type="spellStart"/>
      <w:r>
        <w:t>blastoma</w:t>
      </w:r>
      <w:proofErr w:type="spellEnd"/>
      <w:r>
        <w:t xml:space="preserve"> (PPB). PPB and C</w:t>
      </w:r>
      <w:r w:rsidR="00853420">
        <w:t>C</w:t>
      </w:r>
      <w:r>
        <w:t xml:space="preserve">AM may be difficult to differentiate one another clinically and radiologically </w:t>
      </w:r>
      <w:r w:rsidR="00EC719E">
        <w:fldChar w:fldCharType="begin">
          <w:fldData xml:space="preserve">PEVuZE5vdGU+PENpdGU+PEF1dGhvcj5PbGl2ZWlyYTwvQXV0aG9yPjxZZWFyPjIwMTE8L1llYXI+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</w:fldData>
        </w:fldChar>
      </w:r>
      <w:r w:rsidR="00605A56">
        <w:instrText xml:space="preserve"> ADDIN EN.CITE </w:instrText>
      </w:r>
      <w:r w:rsidR="00EC719E">
        <w:fldChar w:fldCharType="begin">
          <w:fldData xml:space="preserve">PEVuZE5vdGU+PENpdGU+PEF1dGhvcj5PbGl2ZWlyYTwvQXV0aG9yPjxZZWFyPjIwMTE8L1llYXI+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</w:fldData>
        </w:fldChar>
      </w:r>
      <w:r w:rsidR="00605A56">
        <w:instrText xml:space="preserve"> ADDIN EN.CITE.DATA </w:instrText>
      </w:r>
      <w:r w:rsidR="00EC719E">
        <w:fldChar w:fldCharType="end"/>
      </w:r>
      <w:r w:rsidR="00EC719E">
        <w:fldChar w:fldCharType="separate"/>
      </w:r>
      <w:r w:rsidR="00605A56">
        <w:rPr>
          <w:noProof/>
        </w:rPr>
        <w:t>(20-22)</w:t>
      </w:r>
      <w:r w:rsidR="00EC719E">
        <w:fldChar w:fldCharType="end"/>
      </w:r>
      <w:r>
        <w:t xml:space="preserve"> as well as on pathology </w:t>
      </w:r>
      <w:r w:rsidR="00EC719E">
        <w:fldChar w:fldCharType="begin">
          <w:fldData xml:space="preserve">PEVuZE5vdGU+PENpdGU+PEF1dGhvcj5PbGl2ZWlyYTwvQXV0aG9yPjxZZWFyPjIwMTE8L1llYXI+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=
</w:fldData>
        </w:fldChar>
      </w:r>
      <w:r w:rsidR="00605A56">
        <w:instrText xml:space="preserve"> ADDIN EN.CITE </w:instrText>
      </w:r>
      <w:r w:rsidR="00EC719E">
        <w:fldChar w:fldCharType="begin">
          <w:fldData xml:space="preserve">PEVuZE5vdGU+PENpdGU+PEF1dGhvcj5PbGl2ZWlyYTwvQXV0aG9yPjxZZWFyPjIwMTE8L1llYXI+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=
</w:fldData>
        </w:fldChar>
      </w:r>
      <w:r w:rsidR="00605A56">
        <w:instrText xml:space="preserve"> ADDIN EN.CITE.DATA </w:instrText>
      </w:r>
      <w:r w:rsidR="00EC719E">
        <w:fldChar w:fldCharType="end"/>
      </w:r>
      <w:r w:rsidR="00EC719E">
        <w:fldChar w:fldCharType="separate"/>
      </w:r>
      <w:r w:rsidR="00605A56">
        <w:rPr>
          <w:noProof/>
        </w:rPr>
        <w:t>(20)</w:t>
      </w:r>
      <w:r w:rsidR="00EC719E">
        <w:fldChar w:fldCharType="end"/>
      </w:r>
      <w:r w:rsidR="009D69B9">
        <w:t>. However</w:t>
      </w:r>
      <w:r w:rsidR="00292552">
        <w:t>,</w:t>
      </w:r>
      <w:r w:rsidR="009D69B9">
        <w:t xml:space="preserve"> large series of asymptomatic cases have failed to demonstrate evidence of malignancy whether resected or not </w:t>
      </w:r>
      <w:r w:rsidR="00EC719E">
        <w:fldChar w:fldCharType="begin">
          <w:fldData xml:space="preserve">PEVuZE5vdGU+PENpdGU+PEF1dGhvcj5Uc2FpPC9BdXRob3I+PFllYXI+MjAwODwvWWVhcj48UmVj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</w:fldData>
        </w:fldChar>
      </w:r>
      <w:r w:rsidR="00605A56">
        <w:instrText xml:space="preserve"> ADDIN EN.CITE </w:instrText>
      </w:r>
      <w:r w:rsidR="00EC719E">
        <w:fldChar w:fldCharType="begin">
          <w:fldData xml:space="preserve">PEVuZE5vdGU+PENpdGU+PEF1dGhvcj5Uc2FpPC9BdXRob3I+PFllYXI+MjAwODwvWWVhcj48UmVj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</w:fldData>
        </w:fldChar>
      </w:r>
      <w:r w:rsidR="00605A56">
        <w:instrText xml:space="preserve"> ADDIN EN.CITE.DATA </w:instrText>
      </w:r>
      <w:r w:rsidR="00EC719E">
        <w:fldChar w:fldCharType="end"/>
      </w:r>
      <w:r w:rsidR="00EC719E">
        <w:fldChar w:fldCharType="separate"/>
      </w:r>
      <w:r w:rsidR="00605A56">
        <w:rPr>
          <w:noProof/>
        </w:rPr>
        <w:t>(21, 23-25)</w:t>
      </w:r>
      <w:r w:rsidR="00EC719E">
        <w:fldChar w:fldCharType="end"/>
      </w:r>
      <w:r w:rsidR="009D69B9">
        <w:t>.</w:t>
      </w:r>
    </w:p>
    <w:p w14:paraId="0F27F27F" w14:textId="77777777" w:rsidR="00BF524A" w:rsidRDefault="00BF524A" w:rsidP="00EE1B80">
      <w:pPr>
        <w:spacing w:line="480" w:lineRule="auto"/>
      </w:pPr>
    </w:p>
    <w:p w14:paraId="0A8EA0BF" w14:textId="77777777" w:rsidR="00EE1B80" w:rsidRPr="00F90502" w:rsidRDefault="004E0156" w:rsidP="00F90502">
      <w:pPr>
        <w:pStyle w:val="Heading1"/>
        <w:spacing w:before="0" w:line="480" w:lineRule="auto"/>
        <w:rPr>
          <w:rFonts w:ascii="Times New Roman" w:hAnsi="Times New Roman" w:cs="Times New Roman"/>
        </w:rPr>
      </w:pPr>
      <w:r w:rsidRPr="00F90502">
        <w:rPr>
          <w:rFonts w:ascii="Times New Roman" w:hAnsi="Times New Roman" w:cs="Times New Roman"/>
        </w:rPr>
        <w:t>Outcomes</w:t>
      </w:r>
    </w:p>
    <w:p w14:paraId="1CB9721E" w14:textId="586A25ED" w:rsidR="00635E63" w:rsidRDefault="00DE1C69" w:rsidP="00EE1B80">
      <w:pPr>
        <w:spacing w:line="480" w:lineRule="auto"/>
      </w:pPr>
      <w:r>
        <w:t xml:space="preserve">Antenatal outcome </w:t>
      </w:r>
      <w:proofErr w:type="gramStart"/>
      <w:r>
        <w:t>can be correlated</w:t>
      </w:r>
      <w:proofErr w:type="gramEnd"/>
      <w:r>
        <w:t xml:space="preserve"> primarily to lesion size </w:t>
      </w:r>
      <w:r w:rsidR="00A06949">
        <w:fldChar w:fldCharType="begin">
          <w:fldData xml:space="preserve">PEVuZE5vdGU+PENpdGU+PEF1dGhvcj5Dcm9tYmxlaG9sbWU8L0F1dGhvcj48WWVhcj4yMDAyPC9Z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</w:fldData>
        </w:fldChar>
      </w:r>
      <w:r w:rsidR="00A06949">
        <w:instrText xml:space="preserve"> ADDIN EN.CITE </w:instrText>
      </w:r>
      <w:r w:rsidR="00A06949">
        <w:fldChar w:fldCharType="begin">
          <w:fldData xml:space="preserve">PEVuZE5vdGU+PENpdGU+PEF1dGhvcj5Dcm9tYmxlaG9sbWU8L0F1dGhvcj48WWVhcj4yMDAyPC9Z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</w:fldData>
        </w:fldChar>
      </w:r>
      <w:r w:rsidR="00A06949">
        <w:instrText xml:space="preserve"> ADDIN EN.CITE.DATA </w:instrText>
      </w:r>
      <w:r w:rsidR="00A06949">
        <w:fldChar w:fldCharType="end"/>
      </w:r>
      <w:r w:rsidR="00A06949">
        <w:fldChar w:fldCharType="separate"/>
      </w:r>
      <w:r w:rsidR="00A06949">
        <w:rPr>
          <w:noProof/>
        </w:rPr>
        <w:t>(26)</w:t>
      </w:r>
      <w:r w:rsidR="00A06949">
        <w:fldChar w:fldCharType="end"/>
      </w:r>
      <w:r w:rsidR="00A06949">
        <w:t>.</w:t>
      </w:r>
      <w:r>
        <w:t xml:space="preserve"> In a small proportion, intra-uterine death or termination will take place</w:t>
      </w:r>
      <w:r w:rsidR="00F3282B">
        <w:t xml:space="preserve"> </w:t>
      </w:r>
      <w:r w:rsidR="005B1B76">
        <w:t>(3-4%)</w:t>
      </w:r>
      <w:r w:rsidR="00853420">
        <w:t>. After birth</w:t>
      </w:r>
      <w:r w:rsidR="00F3282B">
        <w:t xml:space="preserve"> a small </w:t>
      </w:r>
      <w:proofErr w:type="gramStart"/>
      <w:r w:rsidR="00F3282B">
        <w:t>proportion</w:t>
      </w:r>
      <w:proofErr w:type="gramEnd"/>
      <w:r w:rsidR="00F3282B">
        <w:t xml:space="preserve"> die from respiratory failure during the newborn period</w:t>
      </w:r>
      <w:r w:rsidR="005B1B76">
        <w:t xml:space="preserve"> without surgery (1%) o</w:t>
      </w:r>
      <w:r w:rsidR="00F90502">
        <w:t>r</w:t>
      </w:r>
      <w:r w:rsidR="005B1B76">
        <w:t xml:space="preserve"> following attempted emergency resection (7%) </w:t>
      </w:r>
      <w:r w:rsidR="00EC719E">
        <w:fldChar w:fldCharType="begin">
          <w:fldData xml:space="preserve">PEVuZE5vdGU+PENpdGU+PEF1dGhvcj5TdGFudG9uPC9BdXRob3I+PFllYXI+MjAwOTwvWWVhcj48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</w:fldData>
        </w:fldChar>
      </w:r>
      <w:r w:rsidR="00A06949">
        <w:instrText xml:space="preserve"> ADDIN EN.CITE </w:instrText>
      </w:r>
      <w:r w:rsidR="00A06949">
        <w:fldChar w:fldCharType="begin">
          <w:fldData xml:space="preserve">PEVuZE5vdGU+PENpdGU+PEF1dGhvcj5TdGFudG9uPC9BdXRob3I+PFllYXI+MjAwOTwvWWVhcj48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</w:fldData>
        </w:fldChar>
      </w:r>
      <w:r w:rsidR="00A06949">
        <w:instrText xml:space="preserve"> ADDIN EN.CITE.DATA </w:instrText>
      </w:r>
      <w:r w:rsidR="00A06949">
        <w:fldChar w:fldCharType="end"/>
      </w:r>
      <w:r w:rsidR="00EC719E">
        <w:fldChar w:fldCharType="separate"/>
      </w:r>
      <w:r w:rsidR="00A06949">
        <w:rPr>
          <w:noProof/>
        </w:rPr>
        <w:t>(27)</w:t>
      </w:r>
      <w:r w:rsidR="00EC719E">
        <w:fldChar w:fldCharType="end"/>
      </w:r>
      <w:r w:rsidR="005B1B76">
        <w:t>. For cases surviving the neonatal period</w:t>
      </w:r>
      <w:r w:rsidR="00F90502">
        <w:t>,</w:t>
      </w:r>
      <w:r w:rsidR="005B1B76">
        <w:t xml:space="preserve"> </w:t>
      </w:r>
      <w:r w:rsidR="00F90502">
        <w:t>long-</w:t>
      </w:r>
      <w:r w:rsidR="00635E63">
        <w:t xml:space="preserve">term </w:t>
      </w:r>
      <w:r w:rsidR="005B1B76">
        <w:t>outcome is determined a number of factors</w:t>
      </w:r>
      <w:r w:rsidR="00635E63">
        <w:t xml:space="preserve"> including development of symptoms, requirement o</w:t>
      </w:r>
      <w:r w:rsidR="00F90502">
        <w:t>r selection for</w:t>
      </w:r>
      <w:r w:rsidR="00635E63">
        <w:t xml:space="preserve"> surgical resection, extent of resection, pathology encountered and other comorbidities. In </w:t>
      </w:r>
      <w:proofErr w:type="gramStart"/>
      <w:r w:rsidR="00635E63">
        <w:t>general</w:t>
      </w:r>
      <w:proofErr w:type="gramEnd"/>
      <w:r w:rsidR="00635E63">
        <w:t xml:space="preserve"> terms</w:t>
      </w:r>
      <w:r w:rsidR="00F90502">
        <w:t>,</w:t>
      </w:r>
      <w:r w:rsidR="00635E63">
        <w:t xml:space="preserve"> </w:t>
      </w:r>
      <w:r>
        <w:t xml:space="preserve">there is a paucity of </w:t>
      </w:r>
      <w:r w:rsidR="00635E63">
        <w:t xml:space="preserve">truly </w:t>
      </w:r>
      <w:r w:rsidR="00F90502">
        <w:t>long-</w:t>
      </w:r>
      <w:r w:rsidR="00635E63">
        <w:t xml:space="preserve">term outcome studies (into adulthood) </w:t>
      </w:r>
      <w:r w:rsidR="00605A56">
        <w:t>of cohorts of children known to have a CLM</w:t>
      </w:r>
      <w:r>
        <w:t>,</w:t>
      </w:r>
      <w:r w:rsidR="00635E63">
        <w:t xml:space="preserve"> so the following review is based on the available literature.</w:t>
      </w:r>
      <w:r w:rsidR="00605A56">
        <w:t xml:space="preserve"> Assessing outcomes of cases managed non-operatively is also difficult since the majority of lesions </w:t>
      </w:r>
      <w:proofErr w:type="gramStart"/>
      <w:r w:rsidR="00605A56">
        <w:t>are resected</w:t>
      </w:r>
      <w:proofErr w:type="gramEnd"/>
      <w:r w:rsidR="00605A56">
        <w:t>, even if asymptomatic.</w:t>
      </w:r>
    </w:p>
    <w:p w14:paraId="115B9B41" w14:textId="77777777" w:rsidR="00635E63" w:rsidRDefault="00635E63" w:rsidP="00EE1B80">
      <w:pPr>
        <w:spacing w:line="480" w:lineRule="auto"/>
        <w:rPr>
          <w:u w:val="single"/>
        </w:rPr>
      </w:pPr>
    </w:p>
    <w:p w14:paraId="025FC27E" w14:textId="77777777" w:rsidR="004E0156" w:rsidRDefault="004E0156" w:rsidP="00EE1B80">
      <w:pPr>
        <w:spacing w:line="480" w:lineRule="auto"/>
      </w:pPr>
      <w:r w:rsidRPr="000E2157">
        <w:rPr>
          <w:u w:val="single"/>
        </w:rPr>
        <w:t xml:space="preserve">Lung </w:t>
      </w:r>
      <w:r w:rsidR="006A731C">
        <w:rPr>
          <w:u w:val="single"/>
        </w:rPr>
        <w:t xml:space="preserve">development, lung function and </w:t>
      </w:r>
      <w:r w:rsidRPr="000E2157">
        <w:rPr>
          <w:u w:val="single"/>
        </w:rPr>
        <w:t>compensatory lung growth</w:t>
      </w:r>
      <w:r w:rsidR="00417850">
        <w:rPr>
          <w:u w:val="single"/>
        </w:rPr>
        <w:t xml:space="preserve"> following resection</w:t>
      </w:r>
    </w:p>
    <w:p w14:paraId="2EB4FFE4" w14:textId="7A0BD797" w:rsidR="0021376B" w:rsidRDefault="000E2157" w:rsidP="00EE1B80">
      <w:pPr>
        <w:spacing w:line="480" w:lineRule="auto"/>
      </w:pPr>
      <w:r>
        <w:t>Lung development and growt</w:t>
      </w:r>
      <w:r w:rsidR="0012512A">
        <w:t xml:space="preserve">h is believed to continue into childhood and even young adult life </w:t>
      </w:r>
      <w:r w:rsidR="00EC719E">
        <w:fldChar w:fldCharType="begin"/>
      </w:r>
      <w:r w:rsidR="00A06949">
        <w:instrText xml:space="preserve"> ADDIN EN.CITE &lt;EndNote&gt;&lt;Cite&gt;&lt;Author&gt;Joshi&lt;/Author&gt;&lt;Year&gt;2007&lt;/Year&gt;&lt;RecNum&gt;2351&lt;/RecNum&gt;&lt;DisplayText&gt;(28)&lt;/DisplayText&gt;&lt;record&gt;&lt;rec-number&gt;2351&lt;/rec-number&gt;&lt;foreign-keys&gt;&lt;key app="EN" db-id="0ttf5p9pnzwed8eatx5xvrxvxwfwa990x02z" timestamp="1483276730"&gt;2351&lt;/key&gt;&lt;/foreign-keys&gt;&lt;ref-type name="Journal Article"&gt;17&lt;/ref-type&gt;&lt;contributors&gt;&lt;authors&gt;&lt;author&gt;Joshi, S.&lt;/author&gt;&lt;author&gt;Kotecha, S.&lt;/author&gt;&lt;/authors&gt;&lt;/contributors&gt;&lt;auth-address&gt;Department of Child Health, Cardiff University, Cardiff, UK.&lt;/auth-address&gt;&lt;titles&gt;&lt;title&gt;Lung growth and development&lt;/title&gt;&lt;secondary-title&gt;Early Hum Dev&lt;/secondary-title&gt;&lt;/titles&gt;&lt;periodical&gt;&lt;full-title&gt;Early Hum Dev&lt;/full-title&gt;&lt;/periodical&gt;&lt;pages&gt;789-94&lt;/pages&gt;&lt;volume&gt;83&lt;/volume&gt;&lt;number&gt;12&lt;/number&gt;&lt;edition&gt;2007/10/02&lt;/edition&gt;&lt;keywords&gt;&lt;keyword&gt;Blood Vessels/growth &amp;amp; development&lt;/keyword&gt;&lt;keyword&gt;Fetus/blood supply&lt;/keyword&gt;&lt;keyword&gt;Humans&lt;/keyword&gt;&lt;keyword&gt;Lung/blood supply/embryology/ growth &amp;amp; development&lt;/keyword&gt;&lt;/keywords&gt;&lt;dates&gt;&lt;year&gt;2007&lt;/year&gt;&lt;pub-dates&gt;&lt;date&gt;Dec&lt;/date&gt;&lt;/pub-dates&gt;&lt;/dates&gt;&lt;isbn&gt;0378-3782 (Print)&amp;#xD;0378-3782 (Linking)&lt;/isbn&gt;&lt;accession-num&gt;17905543&lt;/accession-num&gt;&lt;urls&gt;&lt;/urls&gt;&lt;electronic-resource-num&gt;10.1016/j.earlhumdev.2007.09.007&lt;/electronic-resource-num&gt;&lt;remote-database-provider&gt;NLM&lt;/remote-database-provider&gt;&lt;language&gt;eng&lt;/language&gt;&lt;/record&gt;&lt;/Cite&gt;&lt;/EndNote&gt;</w:instrText>
      </w:r>
      <w:r w:rsidR="00EC719E">
        <w:fldChar w:fldCharType="separate"/>
      </w:r>
      <w:r w:rsidR="00A06949">
        <w:rPr>
          <w:noProof/>
        </w:rPr>
        <w:t>(28)</w:t>
      </w:r>
      <w:r w:rsidR="00EC719E">
        <w:fldChar w:fldCharType="end"/>
      </w:r>
      <w:r w:rsidR="00417850">
        <w:t>.</w:t>
      </w:r>
      <w:r>
        <w:t xml:space="preserve"> Some growth is due to an increase in the number of alveolar </w:t>
      </w:r>
      <w:r w:rsidR="0012512A">
        <w:t>units (</w:t>
      </w:r>
      <w:r>
        <w:t xml:space="preserve">a process </w:t>
      </w:r>
      <w:r w:rsidR="00DE1C69">
        <w:t>that</w:t>
      </w:r>
      <w:r>
        <w:t xml:space="preserve"> continue</w:t>
      </w:r>
      <w:r w:rsidR="00DE1C69">
        <w:t>s</w:t>
      </w:r>
      <w:r>
        <w:t xml:space="preserve"> until</w:t>
      </w:r>
      <w:r w:rsidR="0012512A">
        <w:t xml:space="preserve"> </w:t>
      </w:r>
      <w:r>
        <w:t>2 years of age</w:t>
      </w:r>
      <w:r w:rsidR="00F21D77">
        <w:t xml:space="preserve"> </w:t>
      </w:r>
      <w:r w:rsidR="00EC719E">
        <w:fldChar w:fldCharType="begin">
          <w:fldData xml:space="preserve">PEVuZE5vdGU+PENpdGU+PEF1dGhvcj5Kb3NoaTwvQXV0aG9yPjxZZWFyPjIwMDc8L1llYXI+PFJl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</w:fldData>
        </w:fldChar>
      </w:r>
      <w:r w:rsidR="00A06949">
        <w:instrText xml:space="preserve"> ADDIN EN.CITE </w:instrText>
      </w:r>
      <w:r w:rsidR="00A06949">
        <w:fldChar w:fldCharType="begin">
          <w:fldData xml:space="preserve">PEVuZE5vdGU+PENpdGU+PEF1dGhvcj5Kb3NoaTwvQXV0aG9yPjxZZWFyPjIwMDc8L1llYXI+PFJl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</w:fldData>
        </w:fldChar>
      </w:r>
      <w:r w:rsidR="00A06949">
        <w:instrText xml:space="preserve"> ADDIN EN.CITE.DATA </w:instrText>
      </w:r>
      <w:r w:rsidR="00A06949">
        <w:fldChar w:fldCharType="end"/>
      </w:r>
      <w:r w:rsidR="00EC719E">
        <w:fldChar w:fldCharType="separate"/>
      </w:r>
      <w:r w:rsidR="00A06949">
        <w:rPr>
          <w:noProof/>
        </w:rPr>
        <w:t>(28, 29)</w:t>
      </w:r>
      <w:r w:rsidR="00EC719E">
        <w:fldChar w:fldCharType="end"/>
      </w:r>
      <w:r>
        <w:t xml:space="preserve">) with the remainder being due to an </w:t>
      </w:r>
      <w:r w:rsidR="00DE2306">
        <w:t xml:space="preserve">expansion </w:t>
      </w:r>
      <w:r>
        <w:t>in size of existing alveoli</w:t>
      </w:r>
      <w:r w:rsidR="00F21D77">
        <w:t xml:space="preserve"> </w:t>
      </w:r>
      <w:r w:rsidR="00EC719E">
        <w:fldChar w:fldCharType="begin"/>
      </w:r>
      <w:r w:rsidR="00A06949">
        <w:instrText xml:space="preserve"> ADDIN EN.CITE &lt;EndNote&gt;&lt;Cite&gt;&lt;Author&gt;Thurlbeck&lt;/Author&gt;&lt;Year&gt;1982&lt;/Year&gt;&lt;RecNum&gt;2352&lt;/RecNum&gt;&lt;DisplayText&gt;(29)&lt;/DisplayText&gt;&lt;record&gt;&lt;rec-number&gt;2352&lt;/rec-number&gt;&lt;foreign-keys&gt;&lt;key app="EN" db-id="0ttf5p9pnzwed8eatx5xvrxvxwfwa990x02z" timestamp="1483277077"&gt;2352&lt;/key&gt;&lt;/foreign-keys&gt;&lt;ref-type name="Journal Article"&gt;17&lt;/ref-type&gt;&lt;contributors&gt;&lt;authors&gt;&lt;author&gt;Thurlbeck, W. M.&lt;/author&gt;&lt;/authors&gt;&lt;/contributors&gt;&lt;titles&gt;&lt;title&gt;Postnatal human lung growth&lt;/title&gt;&lt;secondary-title&gt;Thorax&lt;/secondary-title&gt;&lt;/titles&gt;&lt;periodical&gt;&lt;full-title&gt;Thorax&lt;/full-title&gt;&lt;/periodical&gt;&lt;pages&gt;564-71&lt;/pages&gt;&lt;volume&gt;37&lt;/volume&gt;&lt;number&gt;8&lt;/number&gt;&lt;edition&gt;1982/08/01&lt;/edition&gt;&lt;keywords&gt;&lt;keyword&gt;Adolescent&lt;/keyword&gt;&lt;keyword&gt;Age Factors&lt;/keyword&gt;&lt;keyword&gt;Anthropometry&lt;/keyword&gt;&lt;keyword&gt;Bronchi/growth &amp;amp; development&lt;/keyword&gt;&lt;keyword&gt;Child&lt;/keyword&gt;&lt;keyword&gt;Child, Preschool&lt;/keyword&gt;&lt;keyword&gt;Female&lt;/keyword&gt;&lt;keyword&gt;Humans&lt;/keyword&gt;&lt;keyword&gt;Infant&lt;/keyword&gt;&lt;keyword&gt;Lung/ growth &amp;amp; development&lt;/keyword&gt;&lt;keyword&gt;Male&lt;/keyword&gt;&lt;keyword&gt;Pulmonary Alveoli/growth &amp;amp; development&lt;/keyword&gt;&lt;keyword&gt;Sex Factors&lt;/keyword&gt;&lt;/keywords&gt;&lt;dates&gt;&lt;year&gt;1982&lt;/year&gt;&lt;pub-dates&gt;&lt;date&gt;Aug&lt;/date&gt;&lt;/pub-dates&gt;&lt;/dates&gt;&lt;isbn&gt;0040-6376 (Print)&amp;#xD;0040-6376 (Linking)&lt;/isbn&gt;&lt;accession-num&gt;7179184&lt;/accession-num&gt;&lt;urls&gt;&lt;/urls&gt;&lt;custom2&gt;PMC459376&lt;/custom2&gt;&lt;remote-database-provider&gt;NLM&lt;/remote-database-provider&gt;&lt;language&gt;eng&lt;/language&gt;&lt;/record&gt;&lt;/Cite&gt;&lt;/EndNote&gt;</w:instrText>
      </w:r>
      <w:r w:rsidR="00EC719E">
        <w:fldChar w:fldCharType="separate"/>
      </w:r>
      <w:r w:rsidR="00A06949">
        <w:rPr>
          <w:noProof/>
        </w:rPr>
        <w:t>(29)</w:t>
      </w:r>
      <w:r w:rsidR="00EC719E">
        <w:fldChar w:fldCharType="end"/>
      </w:r>
      <w:r w:rsidR="00F21D77">
        <w:t>.</w:t>
      </w:r>
      <w:r w:rsidR="00417850">
        <w:t xml:space="preserve"> From this</w:t>
      </w:r>
      <w:r w:rsidR="003F4DB3">
        <w:t>,</w:t>
      </w:r>
      <w:r w:rsidR="00417850">
        <w:t xml:space="preserve"> it </w:t>
      </w:r>
      <w:proofErr w:type="gramStart"/>
      <w:r w:rsidR="00417850">
        <w:t>has been assumed</w:t>
      </w:r>
      <w:proofErr w:type="gramEnd"/>
      <w:r w:rsidR="00417850">
        <w:t xml:space="preserve"> that compensatory lung growth may be possible following pulmonary resection during childhood and in particular during infancy.</w:t>
      </w:r>
    </w:p>
    <w:p w14:paraId="70C9966F" w14:textId="77777777" w:rsidR="00F21D77" w:rsidRDefault="00F21D77" w:rsidP="00EE1B80">
      <w:pPr>
        <w:spacing w:line="480" w:lineRule="auto"/>
      </w:pPr>
    </w:p>
    <w:p w14:paraId="009D118C" w14:textId="48C09F04" w:rsidR="006A731C" w:rsidRDefault="0012512A" w:rsidP="00EE1B80">
      <w:pPr>
        <w:spacing w:line="480" w:lineRule="auto"/>
      </w:pPr>
      <w:r>
        <w:t>Whether compensatory lung growth actually does occur following resection is clear</w:t>
      </w:r>
      <w:r w:rsidR="008409BA">
        <w:t>ly difficult</w:t>
      </w:r>
      <w:r>
        <w:t xml:space="preserve"> to determine</w:t>
      </w:r>
      <w:r w:rsidR="008409BA">
        <w:t xml:space="preserve"> due to lack of access to tissue</w:t>
      </w:r>
      <w:r>
        <w:t>. Most studies have therefore used re</w:t>
      </w:r>
      <w:r w:rsidR="000949EF">
        <w:t>s</w:t>
      </w:r>
      <w:r>
        <w:t>p</w:t>
      </w:r>
      <w:r w:rsidR="000949EF">
        <w:t>ira</w:t>
      </w:r>
      <w:r>
        <w:t>tory function as a surrogate marker fo</w:t>
      </w:r>
      <w:r w:rsidR="00877168">
        <w:t xml:space="preserve">r lung growth and </w:t>
      </w:r>
      <w:r w:rsidR="003F4DB3">
        <w:t xml:space="preserve">lung </w:t>
      </w:r>
      <w:r w:rsidR="00877168">
        <w:t>volume</w:t>
      </w:r>
      <w:r>
        <w:t xml:space="preserve">. </w:t>
      </w:r>
      <w:r w:rsidR="005C6600">
        <w:t xml:space="preserve">Results span a wide </w:t>
      </w:r>
      <w:proofErr w:type="gramStart"/>
      <w:r w:rsidR="005C6600">
        <w:t>time period</w:t>
      </w:r>
      <w:proofErr w:type="gramEnd"/>
      <w:r w:rsidR="005C6600">
        <w:t xml:space="preserve"> and are somewhat conflicting. </w:t>
      </w:r>
      <w:r w:rsidR="000949EF">
        <w:t>In 1961</w:t>
      </w:r>
      <w:r w:rsidR="007D18D6">
        <w:t>,</w:t>
      </w:r>
      <w:r w:rsidR="000949EF">
        <w:t xml:space="preserve"> Cook and </w:t>
      </w:r>
      <w:proofErr w:type="spellStart"/>
      <w:r w:rsidR="000949EF">
        <w:t>Bucci</w:t>
      </w:r>
      <w:proofErr w:type="spellEnd"/>
      <w:r w:rsidR="000949EF">
        <w:t xml:space="preserve"> </w:t>
      </w:r>
      <w:r w:rsidR="00EC719E">
        <w:fldChar w:fldCharType="begin"/>
      </w:r>
      <w:r w:rsidR="00A06949">
        <w:instrText xml:space="preserve"> ADDIN EN.CITE &lt;EndNote&gt;&lt;Cite&gt;&lt;Author&gt;Cook&lt;/Author&gt;&lt;Year&gt;1961&lt;/Year&gt;&lt;RecNum&gt;2354&lt;/RecNum&gt;&lt;DisplayText&gt;(30)&lt;/DisplayText&gt;&lt;record&gt;&lt;rec-number&gt;2354&lt;/rec-number&gt;&lt;foreign-keys&gt;&lt;key app="EN" db-id="0ttf5p9pnzwed8eatx5xvrxvxwfwa990x02z" timestamp="1483278221"&gt;2354&lt;/key&gt;&lt;/foreign-keys&gt;&lt;ref-type name="Journal Article"&gt;17&lt;/ref-type&gt;&lt;contributors&gt;&lt;authors&gt;&lt;author&gt;Cook, C. D.&lt;/author&gt;&lt;author&gt;Bucci, G.&lt;/author&gt;&lt;/authors&gt;&lt;/contributors&gt;&lt;titles&gt;&lt;title&gt;Studies of respiratory physiology in children. IV. The late effects of lobectomy on pulmonary function&lt;/title&gt;&lt;secondary-title&gt;Pediatrics&lt;/secondary-title&gt;&lt;/titles&gt;&lt;periodical&gt;&lt;full-title&gt;Pediatrics&lt;/full-title&gt;&lt;/periodical&gt;&lt;pages&gt;234-42&lt;/pages&gt;&lt;volume&gt;28&lt;/volume&gt;&lt;edition&gt;1961/08/01&lt;/edition&gt;&lt;keywords&gt;&lt;keyword&gt;Child&lt;/keyword&gt;&lt;keyword&gt;Humans&lt;/keyword&gt;&lt;keyword&gt;Infant&lt;/keyword&gt;&lt;keyword&gt;Lung&lt;/keyword&gt;&lt;keyword&gt;Pneumonectomy&lt;/keyword&gt;&lt;keyword&gt;Respiration/ physiology&lt;/keyword&gt;&lt;keyword&gt;Respiratory Physiological Phenomena&lt;/keyword&gt;&lt;keyword&gt;PNEUMONECTOMY/in infancy and childhood&lt;/keyword&gt;&lt;keyword&gt;RESPIRATION/physiology&lt;/keyword&gt;&lt;/keywords&gt;&lt;dates&gt;&lt;year&gt;1961&lt;/year&gt;&lt;pub-dates&gt;&lt;date&gt;Aug&lt;/date&gt;&lt;/pub-dates&gt;&lt;/dates&gt;&lt;isbn&gt;0031-4005 (Print)&amp;#xD;0031-4005 (Linking)&lt;/isbn&gt;&lt;accession-num&gt;13695231&lt;/accession-num&gt;&lt;urls&gt;&lt;/urls&gt;&lt;remote-database-provider&gt;NLM&lt;/remote-database-provider&gt;&lt;language&gt;eng&lt;/language&gt;&lt;/record&gt;&lt;/Cite&gt;&lt;/EndNote&gt;</w:instrText>
      </w:r>
      <w:r w:rsidR="00EC719E">
        <w:fldChar w:fldCharType="separate"/>
      </w:r>
      <w:r w:rsidR="00A06949">
        <w:rPr>
          <w:noProof/>
        </w:rPr>
        <w:t>(30)</w:t>
      </w:r>
      <w:r w:rsidR="00EC719E">
        <w:fldChar w:fldCharType="end"/>
      </w:r>
      <w:r w:rsidR="005C6600">
        <w:t xml:space="preserve"> </w:t>
      </w:r>
      <w:r w:rsidR="000949EF">
        <w:t xml:space="preserve">reported on 9 children undergoing curative lobectomy at median age 5.5 years (range 3 days – 11 years) who were assessed at median age 16 years (range 3.5-28 years). They reported reduced lung volumes compared to predicted, roughly in keeping with the volume of lung that </w:t>
      </w:r>
      <w:proofErr w:type="gramStart"/>
      <w:r w:rsidR="000949EF">
        <w:t>had been resected</w:t>
      </w:r>
      <w:proofErr w:type="gramEnd"/>
      <w:r w:rsidR="000949EF">
        <w:t>.</w:t>
      </w:r>
      <w:r w:rsidR="00BA6471">
        <w:t xml:space="preserve"> Total lung capacity (TLC) was mean 77% (range 61-92) of that predicted.</w:t>
      </w:r>
      <w:r w:rsidR="00712496">
        <w:t xml:space="preserve"> </w:t>
      </w:r>
      <w:proofErr w:type="spellStart"/>
      <w:r w:rsidR="00712496">
        <w:t>Frenckner</w:t>
      </w:r>
      <w:proofErr w:type="spellEnd"/>
      <w:r w:rsidR="00712496">
        <w:t xml:space="preserve"> and </w:t>
      </w:r>
      <w:proofErr w:type="spellStart"/>
      <w:r w:rsidR="00712496">
        <w:t>Freyschuss</w:t>
      </w:r>
      <w:proofErr w:type="spellEnd"/>
      <w:r w:rsidR="00712496">
        <w:t xml:space="preserve"> found some evidence of compensatory lung growth based on lung volumes 90% of predicted despite lobectomy</w:t>
      </w:r>
      <w:r w:rsidR="005F5763">
        <w:t xml:space="preserve"> at follow-up 3-11 years post-procedure </w:t>
      </w:r>
      <w:r w:rsidR="00EC719E">
        <w:fldChar w:fldCharType="begin"/>
      </w:r>
      <w:r w:rsidR="00A06949">
        <w:instrText xml:space="preserve"> ADDIN EN.CITE &lt;EndNote&gt;&lt;Cite&gt;&lt;Author&gt;Frenckner&lt;/Author&gt;&lt;Year&gt;1982&lt;/Year&gt;&lt;RecNum&gt;2353&lt;/RecNum&gt;&lt;DisplayText&gt;(31)&lt;/DisplayText&gt;&lt;record&gt;&lt;rec-number&gt;2353&lt;/rec-number&gt;&lt;foreign-keys&gt;&lt;key app="EN" db-id="0ttf5p9pnzwed8eatx5xvrxvxwfwa990x02z" timestamp="1483278019"&gt;2353&lt;/key&gt;&lt;/foreign-keys&gt;&lt;ref-type name="Journal Article"&gt;17&lt;/ref-type&gt;&lt;contributors&gt;&lt;authors&gt;&lt;author&gt;Frenckner, B.&lt;/author&gt;&lt;author&gt;Freyschuss, U.&lt;/author&gt;&lt;/authors&gt;&lt;/contributors&gt;&lt;titles&gt;&lt;title&gt;Pulmonary function after lobectomy for congenital lobar emphysema and congenital cystic adenomatoid malformation. A follow-up study&lt;/title&gt;&lt;secondary-title&gt;Scand J Thorac Cardiovasc Surg&lt;/secondary-title&gt;&lt;/titles&gt;&lt;periodical&gt;&lt;full-title&gt;Scand J Thorac Cardiovasc Surg&lt;/full-title&gt;&lt;/periodical&gt;&lt;pages&gt;293-8&lt;/pages&gt;&lt;volume&gt;16&lt;/volume&gt;&lt;number&gt;3&lt;/number&gt;&lt;edition&gt;1982/01/01&lt;/edition&gt;&lt;keywords&gt;&lt;keyword&gt;Carbon Dioxide/blood&lt;/keyword&gt;&lt;keyword&gt;Child&lt;/keyword&gt;&lt;keyword&gt;Child, Preschool&lt;/keyword&gt;&lt;keyword&gt;Female&lt;/keyword&gt;&lt;keyword&gt;Follow-Up Studies&lt;/keyword&gt;&lt;keyword&gt;Humans&lt;/keyword&gt;&lt;keyword&gt;Infant&lt;/keyword&gt;&lt;keyword&gt;Infant, Newborn&lt;/keyword&gt;&lt;keyword&gt;Lung/ abnormalities/physiopathology&lt;/keyword&gt;&lt;keyword&gt;Male&lt;/keyword&gt;&lt;keyword&gt;Physical Exertion&lt;/keyword&gt;&lt;keyword&gt;Pneumonectomy&lt;/keyword&gt;&lt;keyword&gt;Pulmonary Emphysema/ congenital/surgery&lt;/keyword&gt;&lt;keyword&gt;Respiration&lt;/keyword&gt;&lt;keyword&gt;Respiratory Function Tests&lt;/keyword&gt;&lt;keyword&gt;Rest&lt;/keyword&gt;&lt;keyword&gt;Spirometry&lt;/keyword&gt;&lt;keyword&gt;Time Factors&lt;/keyword&gt;&lt;/keywords&gt;&lt;dates&gt;&lt;year&gt;1982&lt;/year&gt;&lt;/dates&gt;&lt;isbn&gt;0036-5580 (Print)&amp;#xD;0036-5580 (Linking)&lt;/isbn&gt;&lt;accession-num&gt;6820575&lt;/accession-num&gt;&lt;urls&gt;&lt;/urls&gt;&lt;remote-database-provider&gt;NLM&lt;/remote-database-provider&gt;&lt;language&gt;eng&lt;/language&gt;&lt;/record&gt;&lt;/Cite&gt;&lt;/EndNote&gt;</w:instrText>
      </w:r>
      <w:r w:rsidR="00EC719E">
        <w:fldChar w:fldCharType="separate"/>
      </w:r>
      <w:r w:rsidR="00A06949">
        <w:rPr>
          <w:noProof/>
        </w:rPr>
        <w:t>(31)</w:t>
      </w:r>
      <w:r w:rsidR="00EC719E">
        <w:fldChar w:fldCharType="end"/>
      </w:r>
      <w:r w:rsidR="005F5763">
        <w:t xml:space="preserve">. McBride and </w:t>
      </w:r>
      <w:r w:rsidR="00877168">
        <w:t>colleagues</w:t>
      </w:r>
      <w:r w:rsidR="005F5763">
        <w:t xml:space="preserve"> reported near</w:t>
      </w:r>
      <w:r w:rsidR="007D18D6">
        <w:t>-</w:t>
      </w:r>
      <w:r w:rsidR="005F5763">
        <w:t xml:space="preserve">complete normalization (mean 93% of predicted [range 80-103]) of </w:t>
      </w:r>
      <w:r w:rsidR="00877168">
        <w:t xml:space="preserve">TLC </w:t>
      </w:r>
      <w:r w:rsidR="005F5763">
        <w:t xml:space="preserve">at 8-30 years of age after lobectomy for CLE in infancy despite resection of an estimated 8-45% of lung tissue </w:t>
      </w:r>
      <w:r w:rsidR="00EC719E">
        <w:fldChar w:fldCharType="begin"/>
      </w:r>
      <w:r w:rsidR="00A06949">
        <w:instrText xml:space="preserve"> ADDIN EN.CITE &lt;EndNote&gt;&lt;Cite&gt;&lt;Author&gt;McBride&lt;/Author&gt;&lt;Year&gt;1980&lt;/Year&gt;&lt;RecNum&gt;2355&lt;/RecNum&gt;&lt;DisplayText&gt;(32)&lt;/DisplayText&gt;&lt;record&gt;&lt;rec-number&gt;2355&lt;/rec-number&gt;&lt;foreign-keys&gt;&lt;key app="EN" db-id="0ttf5p9pnzwed8eatx5xvrxvxwfwa990x02z" timestamp="1483278365"&gt;2355&lt;/key&gt;&lt;/foreign-keys&gt;&lt;ref-type name="Journal Article"&gt;17&lt;/ref-type&gt;&lt;contributors&gt;&lt;authors&gt;&lt;author&gt;McBride, J. T.&lt;/author&gt;&lt;author&gt;Wohl, M. E.&lt;/author&gt;&lt;author&gt;Strieder, D. J.&lt;/author&gt;&lt;author&gt;Jackson, A. C.&lt;/author&gt;&lt;author&gt;Morton, J. R.&lt;/author&gt;&lt;author&gt;Zwerdling, R. G.&lt;/author&gt;&lt;author&gt;Griscom, N. T.&lt;/author&gt;&lt;author&gt;Treves, S.&lt;/author&gt;&lt;author&gt;Williams, A. J.&lt;/author&gt;&lt;author&gt;Schuster, S.&lt;/author&gt;&lt;/authors&gt;&lt;/contributors&gt;&lt;titles&gt;&lt;title&gt;Lung growth and airway function after lobectomy in infancy for congenital lobar emphysema&lt;/title&gt;&lt;secondary-title&gt;J Clin Invest&lt;/secondary-title&gt;&lt;/titles&gt;&lt;periodical&gt;&lt;full-title&gt;J Clin Invest&lt;/full-title&gt;&lt;/periodical&gt;&lt;pages&gt;962-70&lt;/pages&gt;&lt;volume&gt;66&lt;/volume&gt;&lt;number&gt;5&lt;/number&gt;&lt;edition&gt;1980/11/01&lt;/edition&gt;&lt;keywords&gt;&lt;keyword&gt;Adolescent&lt;/keyword&gt;&lt;keyword&gt;Adult&lt;/keyword&gt;&lt;keyword&gt;Child&lt;/keyword&gt;&lt;keyword&gt;Female&lt;/keyword&gt;&lt;keyword&gt;Forced Expiratory Volume&lt;/keyword&gt;&lt;keyword&gt;Humans&lt;/keyword&gt;&lt;keyword&gt;Lung/ physiopathology&lt;/keyword&gt;&lt;keyword&gt;Lung Volume Measurements&lt;/keyword&gt;&lt;keyword&gt;Male&lt;/keyword&gt;&lt;keyword&gt;Maximal Expiratory Flow-Volume Curves&lt;/keyword&gt;&lt;keyword&gt;Maximal Midexpiratory Flow Rate&lt;/keyword&gt;&lt;keyword&gt;Pneumonectomy&lt;/keyword&gt;&lt;keyword&gt;Pulmonary Emphysema/ physiopathology&lt;/keyword&gt;&lt;keyword&gt;Vital Capacity&lt;/keyword&gt;&lt;/keywords&gt;&lt;dates&gt;&lt;year&gt;1980&lt;/year&gt;&lt;pub-dates&gt;&lt;date&gt;Nov&lt;/date&gt;&lt;/pub-dates&gt;&lt;/dates&gt;&lt;isbn&gt;0021-9738 (Print)&amp;#xD;0021-9738 (Linking)&lt;/isbn&gt;&lt;accession-num&gt;7430353&lt;/accession-num&gt;&lt;urls&gt;&lt;/urls&gt;&lt;custom2&gt;PMC371532&lt;/custom2&gt;&lt;electronic-resource-num&gt;10.1172/jci109965&lt;/electronic-resource-num&gt;&lt;remote-database-provider&gt;NLM&lt;/remote-database-provider&gt;&lt;language&gt;eng&lt;/language&gt;&lt;/record&gt;&lt;/Cite&gt;&lt;/EndNote&gt;</w:instrText>
      </w:r>
      <w:r w:rsidR="00EC719E">
        <w:fldChar w:fldCharType="separate"/>
      </w:r>
      <w:r w:rsidR="00A06949">
        <w:rPr>
          <w:noProof/>
        </w:rPr>
        <w:t>(32)</w:t>
      </w:r>
      <w:r w:rsidR="00EC719E">
        <w:fldChar w:fldCharType="end"/>
      </w:r>
      <w:r w:rsidR="005F5763">
        <w:t>. However</w:t>
      </w:r>
      <w:r w:rsidR="00877168">
        <w:t>,</w:t>
      </w:r>
      <w:r w:rsidR="005F5763">
        <w:t xml:space="preserve"> forced expiratory volume in 1 second (FEV</w:t>
      </w:r>
      <w:r w:rsidR="005F5763" w:rsidRPr="00877168">
        <w:rPr>
          <w:vertAlign w:val="subscript"/>
        </w:rPr>
        <w:t>1</w:t>
      </w:r>
      <w:r w:rsidR="005F5763">
        <w:t xml:space="preserve">) was lower than predicted </w:t>
      </w:r>
      <w:r w:rsidR="00877168">
        <w:t>(mean 73% of predicted [range 46-92])</w:t>
      </w:r>
      <w:r w:rsidR="006A731C">
        <w:t>. Interestingly</w:t>
      </w:r>
      <w:r w:rsidR="007D18D6">
        <w:t>,</w:t>
      </w:r>
      <w:r w:rsidR="006A731C">
        <w:t xml:space="preserve"> </w:t>
      </w:r>
      <w:r w:rsidR="00877168">
        <w:t xml:space="preserve">using a </w:t>
      </w:r>
      <w:proofErr w:type="spellStart"/>
      <w:r w:rsidR="00877168">
        <w:t>radiospiromtery</w:t>
      </w:r>
      <w:proofErr w:type="spellEnd"/>
      <w:r w:rsidR="00877168">
        <w:t xml:space="preserve"> technique</w:t>
      </w:r>
      <w:r w:rsidR="007D18D6">
        <w:t>,</w:t>
      </w:r>
      <w:r w:rsidR="00877168">
        <w:t xml:space="preserve"> they demonstrated that TLC was equal between operated and non-</w:t>
      </w:r>
      <w:r w:rsidR="006A731C">
        <w:t>operated</w:t>
      </w:r>
      <w:r w:rsidR="00877168">
        <w:t xml:space="preserve"> sides </w:t>
      </w:r>
      <w:r w:rsidR="006A731C">
        <w:t xml:space="preserve">of the chest </w:t>
      </w:r>
      <w:r w:rsidR="00877168">
        <w:t xml:space="preserve">but a higher residual volume (RV) </w:t>
      </w:r>
      <w:r w:rsidR="00BA6471">
        <w:t xml:space="preserve">was </w:t>
      </w:r>
      <w:r w:rsidR="00877168">
        <w:t>present in the operated side.</w:t>
      </w:r>
      <w:r w:rsidR="005C6600">
        <w:t xml:space="preserve"> </w:t>
      </w:r>
      <w:r w:rsidR="006A731C">
        <w:t xml:space="preserve">In a comprehensive prospective study with </w:t>
      </w:r>
      <w:r w:rsidR="005C6600">
        <w:t xml:space="preserve">healthy </w:t>
      </w:r>
      <w:r w:rsidR="006A731C">
        <w:t xml:space="preserve">controls, </w:t>
      </w:r>
      <w:proofErr w:type="spellStart"/>
      <w:r w:rsidR="006A731C">
        <w:t>Mandaliya</w:t>
      </w:r>
      <w:proofErr w:type="spellEnd"/>
      <w:r w:rsidR="006A731C">
        <w:t xml:space="preserve"> and colleagues studied lung function in children aged mean 7.6 years who had undergone lobectomy for CLM in early life.</w:t>
      </w:r>
      <w:r w:rsidR="005C6600">
        <w:t xml:space="preserve"> Similar to previous reports</w:t>
      </w:r>
      <w:r w:rsidR="007D18D6">
        <w:t>,</w:t>
      </w:r>
      <w:r w:rsidR="005C6600">
        <w:t xml:space="preserve"> they identified normal TLC and lower FEV</w:t>
      </w:r>
      <w:r w:rsidR="005C6600" w:rsidRPr="005C6600">
        <w:rPr>
          <w:vertAlign w:val="subscript"/>
        </w:rPr>
        <w:t>1</w:t>
      </w:r>
      <w:r w:rsidR="005C6600">
        <w:t xml:space="preserve"> following lobectomy as well as evidence of uneven ventilation distribution </w:t>
      </w:r>
      <w:r w:rsidR="00EC719E">
        <w:fldChar w:fldCharType="begin">
          <w:fldData xml:space="preserve">PEVuZE5vdGU+PENpdGU+PEF1dGhvcj5NYW5kYWxpeWE8L0F1dGhvcj48WWVhcj4yMDE1PC9ZZWFy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</w:fldData>
        </w:fldChar>
      </w:r>
      <w:r w:rsidR="00A06949">
        <w:instrText xml:space="preserve"> ADDIN EN.CITE </w:instrText>
      </w:r>
      <w:r w:rsidR="00A06949">
        <w:fldChar w:fldCharType="begin">
          <w:fldData xml:space="preserve">PEVuZE5vdGU+PENpdGU+PEF1dGhvcj5NYW5kYWxpeWE8L0F1dGhvcj48WWVhcj4yMDE1PC9ZZWFy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</w:fldData>
        </w:fldChar>
      </w:r>
      <w:r w:rsidR="00A06949">
        <w:instrText xml:space="preserve"> ADDIN EN.CITE.DATA </w:instrText>
      </w:r>
      <w:r w:rsidR="00A06949">
        <w:fldChar w:fldCharType="end"/>
      </w:r>
      <w:r w:rsidR="00EC719E">
        <w:fldChar w:fldCharType="separate"/>
      </w:r>
      <w:r w:rsidR="00A06949">
        <w:rPr>
          <w:noProof/>
        </w:rPr>
        <w:t>(33)</w:t>
      </w:r>
      <w:r w:rsidR="00EC719E">
        <w:fldChar w:fldCharType="end"/>
      </w:r>
      <w:r w:rsidR="005C6600">
        <w:t xml:space="preserve">. </w:t>
      </w:r>
      <w:r w:rsidR="003B65BF">
        <w:t xml:space="preserve">These results are largely supported by Werner and colleagues </w:t>
      </w:r>
      <w:r w:rsidR="00EC719E">
        <w:fldChar w:fldCharType="begin"/>
      </w:r>
      <w:r w:rsidR="00A06949">
        <w:instrText xml:space="preserve"> ADDIN EN.CITE &lt;EndNote&gt;&lt;Cite&gt;&lt;Author&gt;Werner&lt;/Author&gt;&lt;Year&gt;1993&lt;/Year&gt;&lt;RecNum&gt;2358&lt;/RecNum&gt;&lt;DisplayText&gt;(34)&lt;/DisplayText&gt;&lt;record&gt;&lt;rec-number&gt;2358&lt;/rec-number&gt;&lt;foreign-keys&gt;&lt;key app="EN" db-id="0ttf5p9pnzwed8eatx5xvrxvxwfwa990x02z" timestamp="1483280194"&gt;2358&lt;/key&gt;&lt;/foreign-keys&gt;&lt;ref-type name="Journal Article"&gt;17&lt;/ref-type&gt;&lt;contributors&gt;&lt;authors&gt;&lt;author&gt;Werner, H. A.&lt;/author&gt;&lt;author&gt;Pirie, G. E.&lt;/author&gt;&lt;author&gt;Nadel, H. R.&lt;/author&gt;&lt;author&gt;Fleisher, A. G.&lt;/author&gt;&lt;author&gt;LeBlanc, J. G.&lt;/author&gt;&lt;/authors&gt;&lt;/contributors&gt;&lt;auth-address&gt;Department of Pediatrics, British Columbia Children&amp;apos;s Hospital, Vancouver, Canada.&lt;/auth-address&gt;&lt;titles&gt;&lt;title&gt;Lung volumes, mechanics, and perfusion after pulmonary resection in infancy&lt;/title&gt;&lt;secondary-title&gt;J Thorac Cardiovasc Surg&lt;/secondary-title&gt;&lt;/titles&gt;&lt;periodical&gt;&lt;full-title&gt;J Thorac Cardiovasc Surg&lt;/full-title&gt;&lt;/periodical&gt;&lt;pages&gt;737-42&lt;/pages&gt;&lt;volume&gt;105&lt;/volume&gt;&lt;number&gt;4&lt;/number&gt;&lt;edition&gt;1993/04/01&lt;/edition&gt;&lt;keywords&gt;&lt;keyword&gt;Adolescent&lt;/keyword&gt;&lt;keyword&gt;Adult&lt;/keyword&gt;&lt;keyword&gt;Child&lt;/keyword&gt;&lt;keyword&gt;Child, Preschool&lt;/keyword&gt;&lt;keyword&gt;Female&lt;/keyword&gt;&lt;keyword&gt;Follow-Up Studies&lt;/keyword&gt;&lt;keyword&gt;Humans&lt;/keyword&gt;&lt;keyword&gt;Infant&lt;/keyword&gt;&lt;keyword&gt;Infant, Newborn&lt;/keyword&gt;&lt;keyword&gt;Lung/diagnostic imaging/physiology/ surgery&lt;/keyword&gt;&lt;keyword&gt;Lung Volume Measurements&lt;/keyword&gt;&lt;keyword&gt;Male&lt;/keyword&gt;&lt;keyword&gt;Pneumonectomy&lt;/keyword&gt;&lt;keyword&gt;Postoperative Care&lt;/keyword&gt;&lt;keyword&gt;Pulmonary Circulation&lt;/keyword&gt;&lt;keyword&gt;Radiography&lt;/keyword&gt;&lt;keyword&gt;Respiratory Function Tests&lt;/keyword&gt;&lt;keyword&gt;Respiratory Mechanics&lt;/keyword&gt;&lt;keyword&gt;Ventilation-Perfusion Ratio&lt;/keyword&gt;&lt;/keywords&gt;&lt;dates&gt;&lt;year&gt;1993&lt;/year&gt;&lt;pub-dates&gt;&lt;date&gt;Apr&lt;/date&gt;&lt;/pub-dates&gt;&lt;/dates&gt;&lt;isbn&gt;0022-5223 (Print)&amp;#xD;0022-5223 (Linking)&lt;/isbn&gt;&lt;accession-num&gt;8469008&lt;/accession-num&gt;&lt;urls&gt;&lt;/urls&gt;&lt;remote-database-provider&gt;NLM&lt;/remote-database-provider&gt;&lt;language&gt;eng&lt;/language&gt;&lt;/record&gt;&lt;/Cite&gt;&lt;/EndNote&gt;</w:instrText>
      </w:r>
      <w:r w:rsidR="00EC719E">
        <w:fldChar w:fldCharType="separate"/>
      </w:r>
      <w:r w:rsidR="00A06949">
        <w:rPr>
          <w:noProof/>
        </w:rPr>
        <w:t>(34)</w:t>
      </w:r>
      <w:r w:rsidR="00EC719E">
        <w:fldChar w:fldCharType="end"/>
      </w:r>
      <w:r w:rsidR="003B65BF">
        <w:t xml:space="preserve"> who studied 14 children at mean age 11.6 years (range 3-20) who had undergone lung resection at mean 7 months (range 1 week – 30 months). </w:t>
      </w:r>
      <w:proofErr w:type="spellStart"/>
      <w:r w:rsidR="005C6600">
        <w:t>Beres</w:t>
      </w:r>
      <w:proofErr w:type="spellEnd"/>
      <w:r w:rsidR="005C6600">
        <w:t xml:space="preserve"> and colleagues reported normal lung function (&gt;80% predicted</w:t>
      </w:r>
      <w:r w:rsidR="003B65BF">
        <w:t xml:space="preserve"> values</w:t>
      </w:r>
      <w:r w:rsidR="005C6600">
        <w:t xml:space="preserve">) in nearly all children who had undergone resection at age &lt;12 months and were over 5 years of age at the time of testing </w:t>
      </w:r>
      <w:r w:rsidR="00EC719E">
        <w:fldChar w:fldCharType="begin">
          <w:fldData xml:space="preserve">PEVuZE5vdGU+PENpdGU+PEF1dGhvcj5CZXJlczwvQXV0aG9yPjxZZWFyPjIwMTE8L1llYXI+PFJl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</w:fldData>
        </w:fldChar>
      </w:r>
      <w:r w:rsidR="00A06949">
        <w:instrText xml:space="preserve"> ADDIN EN.CITE </w:instrText>
      </w:r>
      <w:r w:rsidR="00A06949">
        <w:fldChar w:fldCharType="begin">
          <w:fldData xml:space="preserve">PEVuZE5vdGU+PENpdGU+PEF1dGhvcj5CZXJlczwvQXV0aG9yPjxZZWFyPjIwMTE8L1llYXI+PFJl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</w:fldData>
        </w:fldChar>
      </w:r>
      <w:r w:rsidR="00A06949">
        <w:instrText xml:space="preserve"> ADDIN EN.CITE.DATA </w:instrText>
      </w:r>
      <w:r w:rsidR="00A06949">
        <w:fldChar w:fldCharType="end"/>
      </w:r>
      <w:r w:rsidR="00EC719E">
        <w:fldChar w:fldCharType="separate"/>
      </w:r>
      <w:r w:rsidR="00A06949">
        <w:rPr>
          <w:noProof/>
        </w:rPr>
        <w:t>(35)</w:t>
      </w:r>
      <w:r w:rsidR="00EC719E">
        <w:fldChar w:fldCharType="end"/>
      </w:r>
      <w:r w:rsidR="00F21D77">
        <w:t>.</w:t>
      </w:r>
    </w:p>
    <w:p w14:paraId="24B6C6A8" w14:textId="77777777" w:rsidR="00F21D77" w:rsidRDefault="00F21D77" w:rsidP="00EE1B80">
      <w:pPr>
        <w:spacing w:line="480" w:lineRule="auto"/>
      </w:pPr>
    </w:p>
    <w:p w14:paraId="12EFE79D" w14:textId="5DE8F069" w:rsidR="00877168" w:rsidRDefault="003B65BF" w:rsidP="00877168">
      <w:pPr>
        <w:spacing w:line="480" w:lineRule="auto"/>
      </w:pPr>
      <w:r>
        <w:t>Drawing conclusions from this mélange of data is challenging. It appears that following resection</w:t>
      </w:r>
      <w:r w:rsidR="007D18D6">
        <w:t>,</w:t>
      </w:r>
      <w:r>
        <w:t xml:space="preserve"> TLC is generally preserved at </w:t>
      </w:r>
      <w:proofErr w:type="gramStart"/>
      <w:r>
        <w:t>long term</w:t>
      </w:r>
      <w:proofErr w:type="gramEnd"/>
      <w:r>
        <w:t xml:space="preserve"> follow-up</w:t>
      </w:r>
      <w:r w:rsidR="007D18D6">
        <w:t>,</w:t>
      </w:r>
      <w:r>
        <w:t xml:space="preserve"> and may </w:t>
      </w:r>
      <w:r w:rsidR="007D18D6">
        <w:t xml:space="preserve">even </w:t>
      </w:r>
      <w:r>
        <w:t>be in excess of that expected fro</w:t>
      </w:r>
      <w:r w:rsidR="00BA6471">
        <w:t>m the extent of resection</w:t>
      </w:r>
      <w:r>
        <w:t>. However</w:t>
      </w:r>
      <w:r w:rsidR="003F4DB3">
        <w:t>,</w:t>
      </w:r>
      <w:r>
        <w:t xml:space="preserve"> this</w:t>
      </w:r>
      <w:r w:rsidR="00BA6471">
        <w:t xml:space="preserve"> does not necessarily mean that adequate growth has occurred</w:t>
      </w:r>
      <w:r w:rsidR="00FD1498">
        <w:t xml:space="preserve"> nor that any</w:t>
      </w:r>
      <w:r w:rsidR="00BA6471">
        <w:t xml:space="preserve"> lung that has grown has normal function. </w:t>
      </w:r>
      <w:r w:rsidR="00FD1498">
        <w:t>T</w:t>
      </w:r>
      <w:r w:rsidR="00BA6471">
        <w:t>he elevated residual volumes and functional residual capacit</w:t>
      </w:r>
      <w:r w:rsidR="00FD1498">
        <w:t>y, combined with reduced FEV</w:t>
      </w:r>
      <w:r w:rsidR="00FD1498" w:rsidRPr="00FD1498">
        <w:rPr>
          <w:vertAlign w:val="subscript"/>
        </w:rPr>
        <w:t>1</w:t>
      </w:r>
      <w:r w:rsidR="00FD1498">
        <w:t xml:space="preserve"> and uneven distribution of ventilation </w:t>
      </w:r>
      <w:r w:rsidR="00BA6471">
        <w:t xml:space="preserve">often found after lobectomy suggests that overexpansion of residual lung may be compensating for loss of tissue </w:t>
      </w:r>
      <w:r w:rsidR="006A731C">
        <w:t>and contributing to TLC</w:t>
      </w:r>
      <w:r w:rsidR="007D18D6">
        <w:t>,</w:t>
      </w:r>
      <w:r w:rsidR="006A731C">
        <w:t xml:space="preserve"> </w:t>
      </w:r>
      <w:r w:rsidR="00BA6471">
        <w:t xml:space="preserve">rather than true lung growth </w:t>
      </w:r>
      <w:r w:rsidR="00EC719E">
        <w:fldChar w:fldCharType="begin">
          <w:fldData xml:space="preserve">PEVuZE5vdGU+PENpdGU+PEF1dGhvcj5XZXJuZXI8L0F1dGhvcj48WWVhcj4xOTkzPC9ZZWFyPjxS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</w:fldData>
        </w:fldChar>
      </w:r>
      <w:r w:rsidR="00A06949">
        <w:instrText xml:space="preserve"> ADDIN EN.CITE </w:instrText>
      </w:r>
      <w:r w:rsidR="00A06949">
        <w:fldChar w:fldCharType="begin">
          <w:fldData xml:space="preserve">PEVuZE5vdGU+PENpdGU+PEF1dGhvcj5XZXJuZXI8L0F1dGhvcj48WWVhcj4xOTkzPC9ZZWFyPjxS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</w:fldData>
        </w:fldChar>
      </w:r>
      <w:r w:rsidR="00A06949">
        <w:instrText xml:space="preserve"> ADDIN EN.CITE.DATA </w:instrText>
      </w:r>
      <w:r w:rsidR="00A06949">
        <w:fldChar w:fldCharType="end"/>
      </w:r>
      <w:r w:rsidR="00EC719E">
        <w:fldChar w:fldCharType="separate"/>
      </w:r>
      <w:r w:rsidR="00A06949">
        <w:rPr>
          <w:noProof/>
        </w:rPr>
        <w:t>(34, 36)</w:t>
      </w:r>
      <w:r w:rsidR="00EC719E">
        <w:fldChar w:fldCharType="end"/>
      </w:r>
      <w:r w:rsidR="00FD1498">
        <w:t>. How these detailed physiological tests translate into real life setting is also unclear. What is noteworthy</w:t>
      </w:r>
      <w:r w:rsidR="007D18D6">
        <w:t>,</w:t>
      </w:r>
      <w:r w:rsidR="00A911AE">
        <w:t xml:space="preserve"> however</w:t>
      </w:r>
      <w:r w:rsidR="007D18D6">
        <w:t>,</w:t>
      </w:r>
      <w:r w:rsidR="00FD1498">
        <w:t xml:space="preserve"> is that the majority of reports suggest that most children lead full and active lives with no day-to-day respiratory limitations following lobectomy.</w:t>
      </w:r>
    </w:p>
    <w:p w14:paraId="18952314" w14:textId="77777777" w:rsidR="006A731C" w:rsidRDefault="006A731C" w:rsidP="00EE1B80">
      <w:pPr>
        <w:spacing w:line="480" w:lineRule="auto"/>
      </w:pPr>
    </w:p>
    <w:p w14:paraId="2C6F7877" w14:textId="77777777" w:rsidR="00FD1498" w:rsidRPr="00A911AE" w:rsidRDefault="00FD1498" w:rsidP="00EE1B80">
      <w:pPr>
        <w:spacing w:line="480" w:lineRule="auto"/>
        <w:rPr>
          <w:u w:val="single"/>
        </w:rPr>
      </w:pPr>
      <w:r w:rsidRPr="00A911AE">
        <w:rPr>
          <w:u w:val="single"/>
        </w:rPr>
        <w:t>Age at resection and subsequent lung function</w:t>
      </w:r>
    </w:p>
    <w:p w14:paraId="4B6D4648" w14:textId="4EAD4290" w:rsidR="00796E82" w:rsidRDefault="00FD1498" w:rsidP="00EE1B80">
      <w:pPr>
        <w:spacing w:line="480" w:lineRule="auto"/>
      </w:pPr>
      <w:r>
        <w:t xml:space="preserve">One of the arguments for early resection of asymptomatic CLMs is that </w:t>
      </w:r>
      <w:r w:rsidR="007D18D6">
        <w:t>this</w:t>
      </w:r>
      <w:r>
        <w:t xml:space="preserve"> may allo</w:t>
      </w:r>
      <w:r w:rsidR="005920F5">
        <w:t>w</w:t>
      </w:r>
      <w:r>
        <w:t xml:space="preserve"> better compensatory lung growth</w:t>
      </w:r>
      <w:r w:rsidR="005920F5">
        <w:t xml:space="preserve"> </w:t>
      </w:r>
      <w:r>
        <w:t xml:space="preserve">(and function) than resection in later life. Only a handful of studies </w:t>
      </w:r>
      <w:r w:rsidR="00796E82">
        <w:t>have</w:t>
      </w:r>
      <w:r>
        <w:t xml:space="preserve"> attempted to address this issue. In 1998 Nakajima and colleagues </w:t>
      </w:r>
      <w:r w:rsidR="00EC719E">
        <w:fldChar w:fldCharType="begin"/>
      </w:r>
      <w:r w:rsidR="00A06949">
        <w:instrText xml:space="preserve"> ADDIN EN.CITE &lt;EndNote&gt;&lt;Cite&gt;&lt;Author&gt;Nakajima&lt;/Author&gt;&lt;Year&gt;1998&lt;/Year&gt;&lt;RecNum&gt;2362&lt;/RecNum&gt;&lt;DisplayText&gt;(37)&lt;/DisplayText&gt;&lt;record&gt;&lt;rec-number&gt;2362&lt;/rec-number&gt;&lt;foreign-keys&gt;&lt;key app="EN" db-id="0ttf5p9pnzwed8eatx5xvrxvxwfwa990x02z" timestamp="1483282544"&gt;2362&lt;/key&gt;&lt;/foreign-keys&gt;&lt;ref-type name="Journal Article"&gt;17&lt;/ref-type&gt;&lt;contributors&gt;&lt;authors&gt;&lt;author&gt;Nakajima, C.&lt;/author&gt;&lt;author&gt;Kijimoto, C.&lt;/author&gt;&lt;author&gt;Yokoyama, Y.&lt;/author&gt;&lt;author&gt;Miyakawa, T.&lt;/author&gt;&lt;author&gt;Tsuchiya, Y.&lt;/author&gt;&lt;author&gt;Kuroda, T.&lt;/author&gt;&lt;author&gt;Nakano, M.&lt;/author&gt;&lt;author&gt;Saeki, M.&lt;/author&gt;&lt;/authors&gt;&lt;/contributors&gt;&lt;auth-address&gt;Department of Pulmonology, National Children&amp;apos;s Hospital, 3-35-31, Taishidou, Setagaya-ku, Tokyo, 154, Japan.&lt;/auth-address&gt;&lt;titles&gt;&lt;title&gt;Longitudinal follow-up of pulmonary function after lobectomy in childhood - factors affecting lung growth&lt;/title&gt;&lt;secondary-title&gt;Pediatr Surg Int&lt;/secondary-title&gt;&lt;/titles&gt;&lt;periodical&gt;&lt;full-title&gt;Pediatr Surg Int&lt;/full-title&gt;&lt;/periodical&gt;&lt;pages&gt;341-5&lt;/pages&gt;&lt;volume&gt;13&lt;/volume&gt;&lt;number&gt;5-6&lt;/number&gt;&lt;edition&gt;1998/06/26&lt;/edition&gt;&lt;keywords&gt;&lt;keyword&gt;Child&lt;/keyword&gt;&lt;keyword&gt;Child, Preschool&lt;/keyword&gt;&lt;keyword&gt;Female&lt;/keyword&gt;&lt;keyword&gt;Follow-Up Studies&lt;/keyword&gt;&lt;keyword&gt;Humans&lt;/keyword&gt;&lt;keyword&gt;Infant&lt;/keyword&gt;&lt;keyword&gt;Infant, Newborn&lt;/keyword&gt;&lt;keyword&gt;Lung/ physiopathology&lt;/keyword&gt;&lt;keyword&gt;Lung Diseases/ physiopathology/surgery&lt;/keyword&gt;&lt;keyword&gt;Male&lt;/keyword&gt;&lt;keyword&gt;Pneumonectomy&lt;/keyword&gt;&lt;keyword&gt;Postoperative Period&lt;/keyword&gt;&lt;keyword&gt;Respiratory Function Tests&lt;/keyword&gt;&lt;keyword&gt;Treatment Outcome&lt;/keyword&gt;&lt;/keywords&gt;&lt;dates&gt;&lt;year&gt;1998&lt;/year&gt;&lt;pub-dates&gt;&lt;date&gt;Jul&lt;/date&gt;&lt;/pub-dates&gt;&lt;/dates&gt;&lt;isbn&gt;0179-0358 (Print)&amp;#xD;0179-0358 (Linking)&lt;/isbn&gt;&lt;accession-num&gt;9639612&lt;/accession-num&gt;&lt;urls&gt;&lt;/urls&gt;&lt;remote-database-provider&gt;NLM&lt;/remote-database-provider&gt;&lt;language&gt;eng&lt;/language&gt;&lt;/record&gt;&lt;/Cite&gt;&lt;/EndNote&gt;</w:instrText>
      </w:r>
      <w:r w:rsidR="00EC719E">
        <w:fldChar w:fldCharType="separate"/>
      </w:r>
      <w:r w:rsidR="00A06949">
        <w:rPr>
          <w:noProof/>
        </w:rPr>
        <w:t>(37)</w:t>
      </w:r>
      <w:r w:rsidR="00EC719E">
        <w:fldChar w:fldCharType="end"/>
      </w:r>
      <w:r>
        <w:t xml:space="preserve"> reported that resection</w:t>
      </w:r>
      <w:r w:rsidR="00C958EC">
        <w:t xml:space="preserve"> </w:t>
      </w:r>
      <w:r>
        <w:t xml:space="preserve">at age less than 4 years was associated with improved lung function at follow-up. </w:t>
      </w:r>
      <w:r w:rsidR="00F46CF5">
        <w:t xml:space="preserve">Similarly </w:t>
      </w:r>
      <w:r w:rsidR="00796E82">
        <w:t xml:space="preserve">Komori and colleagues </w:t>
      </w:r>
      <w:r w:rsidR="00EC719E">
        <w:fldChar w:fldCharType="begin">
          <w:fldData xml:space="preserve">PEVuZE5vdGU+PENpdGU+PEF1dGhvcj5Lb21vcmk8L0F1dGhvcj48WWVhcj4yMDA5PC9ZZWFyPjxS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==
</w:fldData>
        </w:fldChar>
      </w:r>
      <w:r w:rsidR="00605A56">
        <w:instrText xml:space="preserve"> ADDIN EN.CITE </w:instrText>
      </w:r>
      <w:r w:rsidR="00EC719E">
        <w:fldChar w:fldCharType="begin">
          <w:fldData xml:space="preserve">PEVuZE5vdGU+PENpdGU+PEF1dGhvcj5Lb21vcmk8L0F1dGhvcj48WWVhcj4yMDA5PC9ZZWFyPjxS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==
</w:fldData>
        </w:fldChar>
      </w:r>
      <w:r w:rsidR="00605A56">
        <w:instrText xml:space="preserve"> ADDIN EN.CITE.DATA </w:instrText>
      </w:r>
      <w:r w:rsidR="00EC719E">
        <w:fldChar w:fldCharType="end"/>
      </w:r>
      <w:r w:rsidR="00EC719E">
        <w:fldChar w:fldCharType="separate"/>
      </w:r>
      <w:r w:rsidR="00605A56">
        <w:rPr>
          <w:noProof/>
        </w:rPr>
        <w:t>(16)</w:t>
      </w:r>
      <w:r w:rsidR="00EC719E">
        <w:fldChar w:fldCharType="end"/>
      </w:r>
      <w:r w:rsidR="00796E82">
        <w:t xml:space="preserve"> have proposed that surgery before </w:t>
      </w:r>
      <w:r w:rsidR="007D18D6">
        <w:t>one</w:t>
      </w:r>
      <w:r w:rsidR="00796E82">
        <w:t xml:space="preserve"> year of age is preferable</w:t>
      </w:r>
      <w:r w:rsidR="007D18D6">
        <w:t>. T</w:t>
      </w:r>
      <w:r w:rsidR="00796E82">
        <w:t xml:space="preserve">his is based solely on their finding of increased air trapping </w:t>
      </w:r>
      <w:r w:rsidR="00F46CF5">
        <w:t>(</w:t>
      </w:r>
      <w:r w:rsidR="00F21D77">
        <w:t xml:space="preserve">based on </w:t>
      </w:r>
      <w:r w:rsidR="00F46CF5">
        <w:t xml:space="preserve">radionuclide imaging) </w:t>
      </w:r>
      <w:r w:rsidR="00796E82">
        <w:t>on the operated</w:t>
      </w:r>
      <w:r w:rsidR="007D18D6">
        <w:t>,</w:t>
      </w:r>
      <w:r w:rsidR="00796E82">
        <w:t xml:space="preserve"> compared to </w:t>
      </w:r>
      <w:r w:rsidR="007D18D6">
        <w:t xml:space="preserve">the </w:t>
      </w:r>
      <w:r w:rsidR="00796E82">
        <w:t>non-operated</w:t>
      </w:r>
      <w:r w:rsidR="007D18D6">
        <w:t>,</w:t>
      </w:r>
      <w:r w:rsidR="00796E82">
        <w:t xml:space="preserve"> side of the chest in children having surgery at less than one year</w:t>
      </w:r>
      <w:r w:rsidR="007D18D6">
        <w:t>,</w:t>
      </w:r>
      <w:r w:rsidR="00796E82">
        <w:t xml:space="preserve"> compared to children operated at an older age</w:t>
      </w:r>
      <w:r w:rsidR="00F46CF5">
        <w:t>.</w:t>
      </w:r>
    </w:p>
    <w:p w14:paraId="3A2E2092" w14:textId="77777777" w:rsidR="00796E82" w:rsidRDefault="00796E82" w:rsidP="00EE1B80">
      <w:pPr>
        <w:spacing w:line="480" w:lineRule="auto"/>
      </w:pPr>
    </w:p>
    <w:p w14:paraId="16A44C1F" w14:textId="45FF6259" w:rsidR="00FD1498" w:rsidRDefault="00A911AE" w:rsidP="00EE1B80">
      <w:pPr>
        <w:spacing w:line="480" w:lineRule="auto"/>
      </w:pPr>
      <w:r>
        <w:t>In contrast</w:t>
      </w:r>
      <w:r w:rsidR="005920F5">
        <w:t>,</w:t>
      </w:r>
      <w:r w:rsidR="00FD1498">
        <w:t xml:space="preserve"> </w:t>
      </w:r>
      <w:proofErr w:type="spellStart"/>
      <w:r w:rsidR="00C958EC">
        <w:t>Keijzer</w:t>
      </w:r>
      <w:proofErr w:type="spellEnd"/>
      <w:r w:rsidR="00C958EC">
        <w:t xml:space="preserve"> and </w:t>
      </w:r>
      <w:r>
        <w:t>colleagues</w:t>
      </w:r>
      <w:r w:rsidR="00C958EC">
        <w:t xml:space="preserve"> failed to </w:t>
      </w:r>
      <w:r>
        <w:t>demonstrate</w:t>
      </w:r>
      <w:r w:rsidR="005920F5">
        <w:t xml:space="preserve"> a significant</w:t>
      </w:r>
      <w:r w:rsidR="00FD1498">
        <w:t xml:space="preserve"> association</w:t>
      </w:r>
      <w:r w:rsidR="00C958EC">
        <w:t xml:space="preserve"> </w:t>
      </w:r>
      <w:r w:rsidR="005920F5">
        <w:t xml:space="preserve">between </w:t>
      </w:r>
      <w:r w:rsidR="00C958EC">
        <w:t xml:space="preserve">age at resection </w:t>
      </w:r>
      <w:r w:rsidR="005920F5">
        <w:t xml:space="preserve">(before or after 2 years of age) and subsequent lung function at </w:t>
      </w:r>
      <w:r w:rsidR="00C958EC">
        <w:t>mean 10 years of age</w:t>
      </w:r>
      <w:r w:rsidR="005920F5">
        <w:t>. Of note in their retrospective study</w:t>
      </w:r>
      <w:r w:rsidR="00F97F8B">
        <w:t>,</w:t>
      </w:r>
      <w:r w:rsidR="005920F5">
        <w:t xml:space="preserve"> only FVC and </w:t>
      </w:r>
      <w:r w:rsidR="00796E82">
        <w:t>FEV</w:t>
      </w:r>
      <w:r w:rsidR="00796E82" w:rsidRPr="005920F5">
        <w:rPr>
          <w:vertAlign w:val="subscript"/>
        </w:rPr>
        <w:t>1</w:t>
      </w:r>
      <w:r w:rsidR="005920F5">
        <w:t xml:space="preserve"> were determined</w:t>
      </w:r>
      <w:r w:rsidR="00C958EC">
        <w:t xml:space="preserve">. </w:t>
      </w:r>
      <w:r w:rsidR="005920F5">
        <w:t>However</w:t>
      </w:r>
      <w:r w:rsidR="00F21D77">
        <w:t>,</w:t>
      </w:r>
      <w:r w:rsidR="005920F5">
        <w:t xml:space="preserve"> </w:t>
      </w:r>
      <w:r w:rsidR="00C958EC">
        <w:t>Naito and colle</w:t>
      </w:r>
      <w:r w:rsidR="005920F5">
        <w:t>a</w:t>
      </w:r>
      <w:r w:rsidR="00C958EC">
        <w:t xml:space="preserve">gues </w:t>
      </w:r>
      <w:r w:rsidR="00EC719E">
        <w:fldChar w:fldCharType="begin">
          <w:fldData xml:space="preserve">PEVuZE5vdGU+PENpdGU+PEF1dGhvcj5OYWl0bzwvQXV0aG9yPjxZZWFyPjIwMTI8L1llYXI+PFJl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</w:fldData>
        </w:fldChar>
      </w:r>
      <w:r w:rsidR="00605A56">
        <w:instrText xml:space="preserve"> ADDIN EN.CITE </w:instrText>
      </w:r>
      <w:r w:rsidR="00EC719E">
        <w:fldChar w:fldCharType="begin">
          <w:fldData xml:space="preserve">PEVuZE5vdGU+PENpdGU+PEF1dGhvcj5OYWl0bzwvQXV0aG9yPjxZZWFyPjIwMTI8L1llYXI+PFJl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</w:fldData>
        </w:fldChar>
      </w:r>
      <w:r w:rsidR="00605A56">
        <w:instrText xml:space="preserve"> ADDIN EN.CITE.DATA </w:instrText>
      </w:r>
      <w:r w:rsidR="00EC719E">
        <w:fldChar w:fldCharType="end"/>
      </w:r>
      <w:r w:rsidR="00EC719E">
        <w:fldChar w:fldCharType="separate"/>
      </w:r>
      <w:r w:rsidR="00605A56">
        <w:rPr>
          <w:noProof/>
        </w:rPr>
        <w:t>(19)</w:t>
      </w:r>
      <w:r w:rsidR="00EC719E">
        <w:fldChar w:fldCharType="end"/>
      </w:r>
      <w:r w:rsidR="00C958EC">
        <w:t xml:space="preserve"> </w:t>
      </w:r>
      <w:r w:rsidR="005920F5">
        <w:t xml:space="preserve">performed a more thorough prospective analysis </w:t>
      </w:r>
      <w:proofErr w:type="gramStart"/>
      <w:r w:rsidR="005920F5">
        <w:t xml:space="preserve">and </w:t>
      </w:r>
      <w:r w:rsidR="00F46CF5">
        <w:t>also</w:t>
      </w:r>
      <w:proofErr w:type="gramEnd"/>
      <w:r w:rsidR="00F46CF5">
        <w:t xml:space="preserve"> </w:t>
      </w:r>
      <w:r w:rsidR="005920F5">
        <w:t>included exercise testing in their protocol. In similarity to previous studies they found a preserved TLC but reduced FEV</w:t>
      </w:r>
      <w:r w:rsidR="005920F5" w:rsidRPr="00F46CF5">
        <w:rPr>
          <w:vertAlign w:val="subscript"/>
        </w:rPr>
        <w:t>1</w:t>
      </w:r>
      <w:r w:rsidR="005920F5">
        <w:t xml:space="preserve"> following lobectomy when assessed between 8 and 23 years of age. Maximal power and maximal oxygen uptake (VO</w:t>
      </w:r>
      <w:r w:rsidR="005920F5" w:rsidRPr="005920F5">
        <w:rPr>
          <w:vertAlign w:val="subscript"/>
        </w:rPr>
        <w:t>2</w:t>
      </w:r>
      <w:r w:rsidR="005920F5">
        <w:t xml:space="preserve"> max) were both mean 84% of predicted value. Age at lobectomy (before or after 2 years of age) was not significantly associated with any abnormal (&lt;80% predicted</w:t>
      </w:r>
      <w:r w:rsidR="00F46CF5">
        <w:t xml:space="preserve"> value</w:t>
      </w:r>
      <w:r w:rsidR="005920F5">
        <w:t>) pulmonary function or exercise test parameter.</w:t>
      </w:r>
    </w:p>
    <w:p w14:paraId="3808F4E3" w14:textId="77777777" w:rsidR="003569CE" w:rsidRDefault="003569CE" w:rsidP="00EE1B80">
      <w:pPr>
        <w:spacing w:line="480" w:lineRule="auto"/>
      </w:pPr>
    </w:p>
    <w:p w14:paraId="4AA78813" w14:textId="77777777" w:rsidR="006A731C" w:rsidRPr="003569CE" w:rsidRDefault="003569CE" w:rsidP="00EE1B80">
      <w:pPr>
        <w:spacing w:line="480" w:lineRule="auto"/>
        <w:rPr>
          <w:u w:val="single"/>
        </w:rPr>
      </w:pPr>
      <w:r w:rsidRPr="003569CE">
        <w:rPr>
          <w:u w:val="single"/>
        </w:rPr>
        <w:t>E</w:t>
      </w:r>
      <w:r w:rsidR="00F21D77">
        <w:rPr>
          <w:u w:val="single"/>
        </w:rPr>
        <w:t>ffect of e</w:t>
      </w:r>
      <w:r w:rsidRPr="003569CE">
        <w:rPr>
          <w:u w:val="single"/>
        </w:rPr>
        <w:t>xtent of resection</w:t>
      </w:r>
    </w:p>
    <w:p w14:paraId="181C120D" w14:textId="5D97CFD4" w:rsidR="003569CE" w:rsidRDefault="003569CE" w:rsidP="00EE1B80">
      <w:pPr>
        <w:spacing w:line="480" w:lineRule="auto"/>
      </w:pPr>
      <w:r>
        <w:t xml:space="preserve">It stands </w:t>
      </w:r>
      <w:proofErr w:type="gramStart"/>
      <w:r>
        <w:t>as logical that lesions requiring massive lung resection will have a greater effect on respiratory function than</w:t>
      </w:r>
      <w:proofErr w:type="gramEnd"/>
      <w:r>
        <w:t xml:space="preserve"> those requiring removal of a lesser volume of lung tissue. The extreme of this is a les</w:t>
      </w:r>
      <w:r w:rsidR="003F4DB3">
        <w:t>ion requiring complete pneumone</w:t>
      </w:r>
      <w:r>
        <w:t xml:space="preserve">ctomy, fortunately a rare occurrence. </w:t>
      </w:r>
      <w:r w:rsidR="00C001D0">
        <w:t xml:space="preserve">In a </w:t>
      </w:r>
      <w:r w:rsidR="00661B29">
        <w:t xml:space="preserve">recently reported </w:t>
      </w:r>
      <w:r w:rsidR="00C001D0">
        <w:t>series of 51 children who underwent pneumonectomy</w:t>
      </w:r>
      <w:r w:rsidR="00661B29">
        <w:t>,</w:t>
      </w:r>
      <w:r w:rsidR="00C001D0">
        <w:t xml:space="preserve"> approximately 20% were </w:t>
      </w:r>
      <w:r w:rsidR="00661B29">
        <w:t>performed for</w:t>
      </w:r>
      <w:r w:rsidR="00C001D0">
        <w:t xml:space="preserve"> some form of CLM</w:t>
      </w:r>
      <w:r w:rsidR="00661B29">
        <w:t xml:space="preserve"> </w:t>
      </w:r>
      <w:r w:rsidR="00EC719E">
        <w:fldChar w:fldCharType="begin"/>
      </w:r>
      <w:r w:rsidR="00A06949">
        <w:instrText xml:space="preserve"> ADDIN EN.CITE &lt;EndNote&gt;&lt;Cite&gt;&lt;Author&gt;Giubergia&lt;/Author&gt;&lt;Year&gt;2017&lt;/Year&gt;&lt;RecNum&gt;2368&lt;/RecNum&gt;&lt;DisplayText&gt;(38)&lt;/DisplayText&gt;&lt;record&gt;&lt;rec-number&gt;2368&lt;/rec-number&gt;&lt;foreign-keys&gt;&lt;key app="EN" db-id="0ttf5p9pnzwed8eatx5xvrxvxwfwa990x02z" timestamp="1483293721"&gt;2368&lt;/key&gt;&lt;/foreign-keys&gt;&lt;ref-type name="Journal Article"&gt;17&lt;/ref-type&gt;&lt;contributors&gt;&lt;authors&gt;&lt;author&gt;Giubergia, V.&lt;/author&gt;&lt;author&gt;Alessandrini, F.&lt;/author&gt;&lt;author&gt;Barrias, C.&lt;/author&gt;&lt;author&gt;Giuseppucci, C.&lt;/author&gt;&lt;author&gt;Reusmann, A.&lt;/author&gt;&lt;author&gt;Barrenechea, M.&lt;/author&gt;&lt;author&gt;Castanos, C.&lt;/author&gt;&lt;/authors&gt;&lt;/contributors&gt;&lt;auth-address&gt;Pulmonology Department, Prof. Dr. Juan P. Garrahan Pediatric Hospital, Buenos Aires, Argentina.&amp;#xD;General Surgery Department, Prof. Dr. Juan P. Garrahan Pediatric Hospital, Buenos Aires, Argentina.&lt;/auth-address&gt;&lt;titles&gt;&lt;title&gt;Risk factors for morbidities and mortality in children following pneumonectomy&lt;/title&gt;&lt;secondary-title&gt;Respirology&lt;/secondary-title&gt;&lt;/titles&gt;&lt;periodical&gt;&lt;full-title&gt;Respirology&lt;/full-title&gt;&lt;/periodical&gt;&lt;pages&gt;187-191&lt;/pages&gt;&lt;volume&gt;22&lt;/volume&gt;&lt;number&gt;1&lt;/number&gt;&lt;edition&gt;2016/08/12&lt;/edition&gt;&lt;keywords&gt;&lt;keyword&gt;children&lt;/keyword&gt;&lt;keyword&gt;morbidity&lt;/keyword&gt;&lt;keyword&gt;mortality&lt;/keyword&gt;&lt;keyword&gt;pneumonectomy&lt;/keyword&gt;&lt;keyword&gt;risk factors&lt;/keyword&gt;&lt;/keywords&gt;&lt;dates&gt;&lt;year&gt;2017&lt;/year&gt;&lt;pub-dates&gt;&lt;date&gt;Jan&lt;/date&gt;&lt;/pub-dates&gt;&lt;/dates&gt;&lt;isbn&gt;1440-1843 (Electronic)&amp;#xD;1323-7799 (Linking)&lt;/isbn&gt;&lt;accession-num&gt;27511212&lt;/accession-num&gt;&lt;urls&gt;&lt;/urls&gt;&lt;electronic-resource-num&gt;10.1111/resp.12867&lt;/electronic-resource-num&gt;&lt;remote-database-provider&gt;NLM&lt;/remote-database-provider&gt;&lt;language&gt;eng&lt;/language&gt;&lt;/record&gt;&lt;/Cite&gt;&lt;/EndNote&gt;</w:instrText>
      </w:r>
      <w:r w:rsidR="00EC719E">
        <w:fldChar w:fldCharType="separate"/>
      </w:r>
      <w:r w:rsidR="00A06949">
        <w:rPr>
          <w:noProof/>
        </w:rPr>
        <w:t>(38)</w:t>
      </w:r>
      <w:r w:rsidR="00EC719E">
        <w:fldChar w:fldCharType="end"/>
      </w:r>
      <w:r w:rsidR="00C001D0">
        <w:t xml:space="preserve">. </w:t>
      </w:r>
      <w:proofErr w:type="gramStart"/>
      <w:r w:rsidR="00C001D0">
        <w:t>Long term</w:t>
      </w:r>
      <w:proofErr w:type="gramEnd"/>
      <w:r w:rsidR="00C001D0">
        <w:t xml:space="preserve"> morbidities included scoliosis in 20% of cases and post-pneumonectomy syndrome in 4%. </w:t>
      </w:r>
      <w:r w:rsidR="00661B29">
        <w:t xml:space="preserve">Post-pneumonectomy syndrome results </w:t>
      </w:r>
      <w:r w:rsidR="003F4DB3">
        <w:t xml:space="preserve">from mediastinal shift into an </w:t>
      </w:r>
      <w:r w:rsidR="00661B29">
        <w:t xml:space="preserve">empty hemi-thorax </w:t>
      </w:r>
      <w:r w:rsidR="003F4DB3">
        <w:t xml:space="preserve">(typically right) </w:t>
      </w:r>
      <w:r w:rsidR="00661B29">
        <w:t xml:space="preserve">resulting in rotation of the heart and great vessels and bronchial compression. Treatment with implantation of prostheses into the empty hemi-thorax appears effective in children </w:t>
      </w:r>
      <w:r w:rsidR="00EC719E">
        <w:fldChar w:fldCharType="begin">
          <w:fldData xml:space="preserve">PEVuZE5vdGU+PENpdGU+PEF1dGhvcj5Nb3Jyb3c8L0F1dGhvcj48WWVhcj4xOTk4PC9ZZWFyPjxS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</w:fldData>
        </w:fldChar>
      </w:r>
      <w:r w:rsidR="00A06949">
        <w:instrText xml:space="preserve"> ADDIN EN.CITE </w:instrText>
      </w:r>
      <w:r w:rsidR="00A06949">
        <w:fldChar w:fldCharType="begin">
          <w:fldData xml:space="preserve">PEVuZE5vdGU+PENpdGU+PEF1dGhvcj5Nb3Jyb3c8L0F1dGhvcj48WWVhcj4xOTk4PC9ZZWFyPjxS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</w:fldData>
        </w:fldChar>
      </w:r>
      <w:r w:rsidR="00A06949">
        <w:instrText xml:space="preserve"> ADDIN EN.CITE.DATA </w:instrText>
      </w:r>
      <w:r w:rsidR="00A06949">
        <w:fldChar w:fldCharType="end"/>
      </w:r>
      <w:r w:rsidR="00EC719E">
        <w:fldChar w:fldCharType="separate"/>
      </w:r>
      <w:r w:rsidR="00A06949">
        <w:rPr>
          <w:noProof/>
        </w:rPr>
        <w:t>(39, 40)</w:t>
      </w:r>
      <w:r w:rsidR="00EC719E">
        <w:fldChar w:fldCharType="end"/>
      </w:r>
      <w:r w:rsidR="00661B29">
        <w:t xml:space="preserve">. Interestingly, </w:t>
      </w:r>
      <w:r w:rsidR="00F97F8B">
        <w:t xml:space="preserve">a </w:t>
      </w:r>
      <w:r w:rsidR="00661B29">
        <w:t>p</w:t>
      </w:r>
      <w:r w:rsidR="00C001D0">
        <w:t>revious study has demonstrated that respiratory function is generally reasonably well preserved following pneumonectomy so long as performed prior to 5 years of age</w:t>
      </w:r>
      <w:r w:rsidR="00661B29">
        <w:t xml:space="preserve"> </w:t>
      </w:r>
      <w:r w:rsidR="00EC719E">
        <w:fldChar w:fldCharType="begin"/>
      </w:r>
      <w:r w:rsidR="00A06949">
        <w:instrText xml:space="preserve"> ADDIN EN.CITE &lt;EndNote&gt;&lt;Cite&gt;&lt;Author&gt;Laros&lt;/Author&gt;&lt;Year&gt;1987&lt;/Year&gt;&lt;RecNum&gt;2367&lt;/RecNum&gt;&lt;DisplayText&gt;(41)&lt;/DisplayText&gt;&lt;record&gt;&lt;rec-number&gt;2367&lt;/rec-number&gt;&lt;foreign-keys&gt;&lt;key app="EN" db-id="0ttf5p9pnzwed8eatx5xvrxvxwfwa990x02z" timestamp="1483293686"&gt;2367&lt;/key&gt;&lt;/foreign-keys&gt;&lt;ref-type name="Journal Article"&gt;17&lt;/ref-type&gt;&lt;contributors&gt;&lt;authors&gt;&lt;author&gt;Laros, C. D.&lt;/author&gt;&lt;author&gt;Westermann, C. J.&lt;/author&gt;&lt;/authors&gt;&lt;/contributors&gt;&lt;titles&gt;&lt;title&gt;Dilatation, compensatory growth, or both after pneumonectomy during childhood and adolescence. A thirty-year follow-up study&lt;/title&gt;&lt;secondary-title&gt;J Thorac Cardiovasc Surg&lt;/secondary-title&gt;&lt;/titles&gt;&lt;periodical&gt;&lt;full-title&gt;J Thorac Cardiovasc Surg&lt;/full-title&gt;&lt;/periodical&gt;&lt;pages&gt;570-6&lt;/pages&gt;&lt;volume&gt;93&lt;/volume&gt;&lt;number&gt;4&lt;/number&gt;&lt;edition&gt;1987/04/01&lt;/edition&gt;&lt;keywords&gt;&lt;keyword&gt;Adaptation, Physiological&lt;/keyword&gt;&lt;keyword&gt;Adolescent&lt;/keyword&gt;&lt;keyword&gt;Adult&lt;/keyword&gt;&lt;keyword&gt;Age Factors&lt;/keyword&gt;&lt;keyword&gt;Child&lt;/keyword&gt;&lt;keyword&gt;Child, Preschool&lt;/keyword&gt;&lt;keyword&gt;Female&lt;/keyword&gt;&lt;keyword&gt;Follow-Up Studies&lt;/keyword&gt;&lt;keyword&gt;Forced Expiratory Volume&lt;/keyword&gt;&lt;keyword&gt;Functional Residual Capacity&lt;/keyword&gt;&lt;keyword&gt;Humans&lt;/keyword&gt;&lt;keyword&gt;Hyperplasia&lt;/keyword&gt;&lt;keyword&gt;Hypertrophy&lt;/keyword&gt;&lt;keyword&gt;Lung/growth &amp;amp; development/pathology/ physiopathology&lt;/keyword&gt;&lt;keyword&gt;Male&lt;/keyword&gt;&lt;keyword&gt;Pneumonectomy&lt;/keyword&gt;&lt;keyword&gt;Tidal Volume&lt;/keyword&gt;&lt;keyword&gt;Total Lung Capacity&lt;/keyword&gt;&lt;keyword&gt;Vital Capacity&lt;/keyword&gt;&lt;/keywords&gt;&lt;dates&gt;&lt;year&gt;1987&lt;/year&gt;&lt;pub-dates&gt;&lt;date&gt;Apr&lt;/date&gt;&lt;/pub-dates&gt;&lt;/dates&gt;&lt;isbn&gt;0022-5223 (Print)&amp;#xD;0022-5223 (Linking)&lt;/isbn&gt;&lt;accession-num&gt;3561005&lt;/accession-num&gt;&lt;urls&gt;&lt;/urls&gt;&lt;remote-database-provider&gt;NLM&lt;/remote-database-provider&gt;&lt;language&gt;eng&lt;/language&gt;&lt;/record&gt;&lt;/Cite&gt;&lt;/EndNote&gt;</w:instrText>
      </w:r>
      <w:r w:rsidR="00EC719E">
        <w:fldChar w:fldCharType="separate"/>
      </w:r>
      <w:r w:rsidR="00A06949">
        <w:rPr>
          <w:noProof/>
        </w:rPr>
        <w:t>(41)</w:t>
      </w:r>
      <w:r w:rsidR="00EC719E">
        <w:fldChar w:fldCharType="end"/>
      </w:r>
      <w:r w:rsidR="00C001D0">
        <w:t>.</w:t>
      </w:r>
    </w:p>
    <w:p w14:paraId="07ED4BB3" w14:textId="77777777" w:rsidR="00F21D77" w:rsidRDefault="00F21D77" w:rsidP="00EE1B80">
      <w:pPr>
        <w:spacing w:line="480" w:lineRule="auto"/>
      </w:pPr>
    </w:p>
    <w:p w14:paraId="357DD6BD" w14:textId="2CE8B8F4" w:rsidR="00F21D77" w:rsidRDefault="00F21D77" w:rsidP="00EE1B80">
      <w:pPr>
        <w:spacing w:line="480" w:lineRule="auto"/>
      </w:pPr>
      <w:r>
        <w:t xml:space="preserve">More recently a number of authors have proposed parenchyma sparing surgery for CLMs in the form of </w:t>
      </w:r>
      <w:proofErr w:type="spellStart"/>
      <w:r>
        <w:t>segmentectomy</w:t>
      </w:r>
      <w:proofErr w:type="spellEnd"/>
      <w:r w:rsidR="00F97F8B">
        <w:t>,</w:t>
      </w:r>
      <w:r>
        <w:t xml:space="preserve"> in place of lobectomy</w:t>
      </w:r>
      <w:r w:rsidR="00F97F8B">
        <w:t>,</w:t>
      </w:r>
      <w:r>
        <w:t xml:space="preserve"> when anatomically possible </w:t>
      </w:r>
      <w:r w:rsidR="00EC719E">
        <w:fldChar w:fldCharType="begin">
          <w:fldData xml:space="preserve">PEVuZE5vdGU+PENpdGU+PEF1dGhvcj5Sb3RoZW5iZXJnPC9BdXRob3I+PFllYXI+MjAxNDwvWWVh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</w:fldData>
        </w:fldChar>
      </w:r>
      <w:r w:rsidR="00A06949">
        <w:instrText xml:space="preserve"> ADDIN EN.CITE </w:instrText>
      </w:r>
      <w:r w:rsidR="00A06949">
        <w:fldChar w:fldCharType="begin">
          <w:fldData xml:space="preserve">PEVuZE5vdGU+PENpdGU+PEF1dGhvcj5Sb3RoZW5iZXJnPC9BdXRob3I+PFllYXI+MjAxNDwvWWVh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</w:fldData>
        </w:fldChar>
      </w:r>
      <w:r w:rsidR="00A06949">
        <w:instrText xml:space="preserve"> ADDIN EN.CITE.DATA </w:instrText>
      </w:r>
      <w:r w:rsidR="00A06949">
        <w:fldChar w:fldCharType="end"/>
      </w:r>
      <w:r w:rsidR="00EC719E">
        <w:fldChar w:fldCharType="separate"/>
      </w:r>
      <w:r w:rsidR="00A06949">
        <w:rPr>
          <w:noProof/>
        </w:rPr>
        <w:t>(42-44)</w:t>
      </w:r>
      <w:r w:rsidR="00EC719E">
        <w:fldChar w:fldCharType="end"/>
      </w:r>
      <w:r>
        <w:t xml:space="preserve">. To our </w:t>
      </w:r>
      <w:proofErr w:type="gramStart"/>
      <w:r>
        <w:t>knowledge</w:t>
      </w:r>
      <w:proofErr w:type="gramEnd"/>
      <w:r>
        <w:t xml:space="preserve"> no studies have investigated the potential long-term benefits of such</w:t>
      </w:r>
      <w:r w:rsidR="000030BE">
        <w:t xml:space="preserve"> a parenchymal sparing approach on pulmonary function.</w:t>
      </w:r>
      <w:r w:rsidR="00F97F8B">
        <w:t xml:space="preserve"> This should be balanced against the risk of recurrence, reported to be significantly higher after </w:t>
      </w:r>
      <w:proofErr w:type="spellStart"/>
      <w:r w:rsidR="00F97F8B">
        <w:t>segmentectomy</w:t>
      </w:r>
      <w:proofErr w:type="spellEnd"/>
      <w:r w:rsidR="00F97F8B">
        <w:t xml:space="preserve"> when compared with lobectomy </w:t>
      </w:r>
      <w:r w:rsidR="00853FF9">
        <w:fldChar w:fldCharType="begin"/>
      </w:r>
      <w:r w:rsidR="00A06949">
        <w:instrText xml:space="preserve"> ADDIN EN.CITE &lt;EndNote&gt;&lt;Cite&gt;&lt;Author&gt;Stanton&lt;/Author&gt;&lt;Year&gt;2006&lt;/Year&gt;&lt;RecNum&gt;1980&lt;/RecNum&gt;&lt;DisplayText&gt;(45)&lt;/DisplayText&gt;&lt;record&gt;&lt;rec-number&gt;1980&lt;/rec-number&gt;&lt;foreign-keys&gt;&lt;key app="EN" db-id="0ttf5p9pnzwed8eatx5xvrxvxwfwa990x02z" timestamp="1453041854"&gt;1980&lt;/key&gt;&lt;/foreign-keys&gt;&lt;ref-type name="Journal Article"&gt;17&lt;/ref-type&gt;&lt;contributors&gt;&lt;authors&gt;&lt;author&gt;Stanton, M.&lt;/author&gt;&lt;author&gt;Davenport, M.&lt;/author&gt;&lt;/authors&gt;&lt;/contributors&gt;&lt;auth-address&gt;Department of Paediatric Surgery, King&amp;apos;s College Hospital, Denmark Hill, London SE5 9RS, United Kingdom&lt;/auth-address&gt;&lt;titles&gt;&lt;title&gt;Management of congenital lung lesions&lt;/title&gt;&lt;secondary-title&gt;Early Hum. Dev&lt;/secondary-title&gt;&lt;/titles&gt;&lt;periodical&gt;&lt;full-title&gt;Early Hum. Dev&lt;/full-title&gt;&lt;/periodical&gt;&lt;pages&gt;289-295&lt;/pages&gt;&lt;volume&gt;82&lt;/volume&gt;&lt;number&gt;5&lt;/number&gt;&lt;reprint-edition&gt;Not in File&lt;/reprint-edition&gt;&lt;keywords&gt;&lt;keyword&gt;Bronchogenic Cyst&lt;/keyword&gt;&lt;keyword&gt;Bronchopulmonary Sequestration&lt;/keyword&gt;&lt;keyword&gt;classification&lt;/keyword&gt;&lt;keyword&gt;congenital&lt;/keyword&gt;&lt;keyword&gt;Cysts&lt;/keyword&gt;&lt;keyword&gt;Denmark&lt;/keyword&gt;&lt;keyword&gt;Fetus&lt;/keyword&gt;&lt;keyword&gt;Humans&lt;/keyword&gt;&lt;keyword&gt;Infant,Newborn&lt;/keyword&gt;&lt;keyword&gt;Infection&lt;/keyword&gt;&lt;keyword&gt;London&lt;/keyword&gt;&lt;keyword&gt;Lung&lt;/keyword&gt;&lt;keyword&gt;Lung Diseases&lt;/keyword&gt;&lt;keyword&gt;Morbidity&lt;/keyword&gt;&lt;keyword&gt;pathology&lt;/keyword&gt;&lt;keyword&gt;radiography&lt;/keyword&gt;&lt;keyword&gt;Risk&lt;/keyword&gt;&lt;keyword&gt;surgery&lt;/keyword&gt;&lt;keyword&gt;therapy&lt;/keyword&gt;&lt;keyword&gt;Tomography,X-Ray Computed&lt;/keyword&gt;&lt;/keywords&gt;&lt;dates&gt;&lt;year&gt;2006&lt;/year&gt;&lt;pub-dates&gt;&lt;date&gt;5/2006&lt;/date&gt;&lt;/pub-dates&gt;&lt;/dates&gt;&lt;label&gt;15793&lt;/label&gt;&lt;urls&gt;&lt;related-urls&gt;&lt;url&gt;http://www.ncbi.nlm.nih.gov/pubmed/16581208&lt;/url&gt;&lt;/related-urls&gt;&lt;/urls&gt;&lt;electronic-resource-num&gt;S0378-3782(06)00066-1 [pii];10.1016/j.earlhumdev.2006.02.006 [doi]&lt;/electronic-resource-num&gt;&lt;/record&gt;&lt;/Cite&gt;&lt;/EndNote&gt;</w:instrText>
      </w:r>
      <w:r w:rsidR="00853FF9">
        <w:fldChar w:fldCharType="separate"/>
      </w:r>
      <w:r w:rsidR="00A06949">
        <w:rPr>
          <w:noProof/>
        </w:rPr>
        <w:t>(45)</w:t>
      </w:r>
      <w:r w:rsidR="00853FF9">
        <w:fldChar w:fldCharType="end"/>
      </w:r>
      <w:r w:rsidR="00F97F8B">
        <w:t>.</w:t>
      </w:r>
    </w:p>
    <w:p w14:paraId="37A3D9CA" w14:textId="77777777" w:rsidR="003569CE" w:rsidRDefault="003569CE" w:rsidP="00EE1B80">
      <w:pPr>
        <w:spacing w:line="480" w:lineRule="auto"/>
      </w:pPr>
    </w:p>
    <w:p w14:paraId="23E6FF03" w14:textId="77777777" w:rsidR="004E0156" w:rsidRPr="000C02C4" w:rsidRDefault="00046E0B" w:rsidP="00EE1B80">
      <w:pPr>
        <w:spacing w:line="480" w:lineRule="auto"/>
        <w:rPr>
          <w:u w:val="single"/>
        </w:rPr>
      </w:pPr>
      <w:r w:rsidRPr="000C02C4">
        <w:rPr>
          <w:u w:val="single"/>
        </w:rPr>
        <w:t xml:space="preserve">Neurologic, </w:t>
      </w:r>
      <w:r w:rsidR="004E0156" w:rsidRPr="000C02C4">
        <w:rPr>
          <w:u w:val="single"/>
        </w:rPr>
        <w:t>musculoskeletal</w:t>
      </w:r>
      <w:r w:rsidRPr="000C02C4">
        <w:rPr>
          <w:u w:val="single"/>
        </w:rPr>
        <w:t xml:space="preserve"> and cosmetic</w:t>
      </w:r>
      <w:r w:rsidR="004E0156" w:rsidRPr="000C02C4">
        <w:rPr>
          <w:u w:val="single"/>
        </w:rPr>
        <w:t xml:space="preserve"> morbidity</w:t>
      </w:r>
      <w:r w:rsidR="00AE1EA0">
        <w:rPr>
          <w:u w:val="single"/>
        </w:rPr>
        <w:t xml:space="preserve"> following surgery</w:t>
      </w:r>
    </w:p>
    <w:p w14:paraId="6FD1EDC1" w14:textId="07823C7E" w:rsidR="000C02C4" w:rsidRDefault="00046E0B" w:rsidP="002D1011">
      <w:pPr>
        <w:autoSpaceDE w:val="0"/>
        <w:autoSpaceDN w:val="0"/>
        <w:adjustRightInd w:val="0"/>
        <w:spacing w:line="480" w:lineRule="auto"/>
      </w:pPr>
      <w:r>
        <w:t xml:space="preserve">Pulmonary resection via conventional open thoracotomy </w:t>
      </w:r>
      <w:proofErr w:type="gramStart"/>
      <w:r w:rsidR="000C02C4">
        <w:t xml:space="preserve">may </w:t>
      </w:r>
      <w:r>
        <w:t>be performed</w:t>
      </w:r>
      <w:proofErr w:type="gramEnd"/>
      <w:r>
        <w:t xml:space="preserve"> using a muscle cutting or sparing technique, with the latter preferred by some authors</w:t>
      </w:r>
      <w:r w:rsidR="000C02C4">
        <w:t xml:space="preserve"> </w:t>
      </w:r>
      <w:r w:rsidR="00EC719E">
        <w:fldChar w:fldCharType="begin">
          <w:fldData xml:space="preserve">PEVuZE5vdGU+PENpdGU+PEF1dGhvcj5Sb3RoZW5iZXJnPC9BdXRob3I+PFllYXI+MTk5MjwvWWVh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</w:fldData>
        </w:fldChar>
      </w:r>
      <w:r w:rsidR="00A06949">
        <w:instrText xml:space="preserve"> ADDIN EN.CITE </w:instrText>
      </w:r>
      <w:r w:rsidR="00A06949">
        <w:fldChar w:fldCharType="begin">
          <w:fldData xml:space="preserve">PEVuZE5vdGU+PENpdGU+PEF1dGhvcj5Sb3RoZW5iZXJnPC9BdXRob3I+PFllYXI+MTk5MjwvWWVh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</w:fldData>
        </w:fldChar>
      </w:r>
      <w:r w:rsidR="00A06949">
        <w:instrText xml:space="preserve"> ADDIN EN.CITE.DATA </w:instrText>
      </w:r>
      <w:r w:rsidR="00A06949">
        <w:fldChar w:fldCharType="end"/>
      </w:r>
      <w:r w:rsidR="00EC719E">
        <w:fldChar w:fldCharType="separate"/>
      </w:r>
      <w:r w:rsidR="00A06949">
        <w:rPr>
          <w:noProof/>
        </w:rPr>
        <w:t>(46, 47)</w:t>
      </w:r>
      <w:r w:rsidR="00EC719E">
        <w:fldChar w:fldCharType="end"/>
      </w:r>
      <w:r>
        <w:t xml:space="preserve">. Complications </w:t>
      </w:r>
      <w:r w:rsidR="000C02C4">
        <w:t xml:space="preserve">include </w:t>
      </w:r>
      <w:r>
        <w:t xml:space="preserve">damage to the nerve to serratus anterior </w:t>
      </w:r>
      <w:r w:rsidR="000133D1">
        <w:t>(</w:t>
      </w:r>
      <w:r>
        <w:t>resulting in winging of the scapula</w:t>
      </w:r>
      <w:r w:rsidR="000133D1">
        <w:t>)</w:t>
      </w:r>
      <w:r>
        <w:t xml:space="preserve"> </w:t>
      </w:r>
      <w:r w:rsidR="000C02C4">
        <w:t>adhesions between the scapula and the scar resulting in tethering</w:t>
      </w:r>
      <w:r w:rsidR="000133D1">
        <w:t>,</w:t>
      </w:r>
      <w:r w:rsidR="000C02C4">
        <w:t xml:space="preserve"> and an </w:t>
      </w:r>
      <w:r w:rsidR="00D176EE">
        <w:t>unsightly</w:t>
      </w:r>
      <w:r w:rsidR="000C02C4">
        <w:t xml:space="preserve"> scar, and </w:t>
      </w:r>
      <w:r w:rsidR="000133D1">
        <w:t xml:space="preserve">excessive </w:t>
      </w:r>
      <w:r w:rsidR="000C02C4">
        <w:t xml:space="preserve">re-approximation of the ribs (particularly in the infant) resulting in abnormal chest wall development and in some cases scoliosis. The precise prevalence of these is </w:t>
      </w:r>
      <w:r w:rsidR="008E4457">
        <w:t xml:space="preserve">unclear due to a small number of reports. Chest wall deformity beyond 5 years after surgery </w:t>
      </w:r>
      <w:proofErr w:type="gramStart"/>
      <w:r w:rsidR="008E4457">
        <w:t>was identified</w:t>
      </w:r>
      <w:proofErr w:type="gramEnd"/>
      <w:r w:rsidR="008E4457">
        <w:t xml:space="preserve"> in 7% (30/409) of children undergoing surgery for CLM in a large Japanese series.</w:t>
      </w:r>
    </w:p>
    <w:p w14:paraId="639AF2E2" w14:textId="77777777" w:rsidR="000C02C4" w:rsidRDefault="000C02C4" w:rsidP="002D1011">
      <w:pPr>
        <w:autoSpaceDE w:val="0"/>
        <w:autoSpaceDN w:val="0"/>
        <w:adjustRightInd w:val="0"/>
        <w:spacing w:line="480" w:lineRule="auto"/>
      </w:pPr>
    </w:p>
    <w:p w14:paraId="4A64A5FD" w14:textId="3CBE2E9F" w:rsidR="000C02C4" w:rsidRDefault="000C02C4" w:rsidP="002D1011">
      <w:pPr>
        <w:autoSpaceDE w:val="0"/>
        <w:autoSpaceDN w:val="0"/>
        <w:adjustRightInd w:val="0"/>
        <w:spacing w:line="480" w:lineRule="auto"/>
      </w:pPr>
      <w:r w:rsidRPr="000C02C4">
        <w:t xml:space="preserve">With increasing use of a </w:t>
      </w:r>
      <w:proofErr w:type="spellStart"/>
      <w:r w:rsidRPr="000C02C4">
        <w:t>thoracoscopic</w:t>
      </w:r>
      <w:proofErr w:type="spellEnd"/>
      <w:r w:rsidRPr="000C02C4">
        <w:t xml:space="preserve"> approach to pulmonary resection</w:t>
      </w:r>
      <w:r>
        <w:t xml:space="preserve"> it is likely that the</w:t>
      </w:r>
      <w:r w:rsidRPr="000C02C4">
        <w:t xml:space="preserve">se neurological, </w:t>
      </w:r>
      <w:proofErr w:type="spellStart"/>
      <w:r w:rsidRPr="000C02C4">
        <w:t>muscoluskeletal</w:t>
      </w:r>
      <w:proofErr w:type="spellEnd"/>
      <w:r w:rsidRPr="000C02C4">
        <w:t xml:space="preserve"> and cosmetic morbidities</w:t>
      </w:r>
      <w:r>
        <w:t xml:space="preserve"> will be reduced </w:t>
      </w:r>
      <w:r w:rsidR="00EC719E">
        <w:fldChar w:fldCharType="begin">
          <w:fldData xml:space="preserve">PEVuZE5vdGU+PENpdGU+PEF1dGhvcj5EaWFtb25kPC9BdXRob3I+PFllYXI+MjAwNzwvWWVhcj48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</w:fldData>
        </w:fldChar>
      </w:r>
      <w:r w:rsidR="00A06949">
        <w:instrText xml:space="preserve"> ADDIN EN.CITE </w:instrText>
      </w:r>
      <w:r w:rsidR="00A06949">
        <w:fldChar w:fldCharType="begin">
          <w:fldData xml:space="preserve">PEVuZE5vdGU+PENpdGU+PEF1dGhvcj5EaWFtb25kPC9BdXRob3I+PFllYXI+MjAwNzwvWWVhcj48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</w:fldData>
        </w:fldChar>
      </w:r>
      <w:r w:rsidR="00A06949">
        <w:instrText xml:space="preserve"> ADDIN EN.CITE.DATA </w:instrText>
      </w:r>
      <w:r w:rsidR="00A06949">
        <w:fldChar w:fldCharType="end"/>
      </w:r>
      <w:r w:rsidR="00EC719E">
        <w:fldChar w:fldCharType="separate"/>
      </w:r>
      <w:r w:rsidR="00A06949">
        <w:rPr>
          <w:noProof/>
        </w:rPr>
        <w:t>(48, 49)</w:t>
      </w:r>
      <w:r w:rsidR="00EC719E">
        <w:fldChar w:fldCharType="end"/>
      </w:r>
      <w:r>
        <w:t xml:space="preserve"> although the </w:t>
      </w:r>
      <w:proofErr w:type="gramStart"/>
      <w:r>
        <w:t>long term</w:t>
      </w:r>
      <w:proofErr w:type="gramEnd"/>
      <w:r>
        <w:t xml:space="preserve"> follow-up </w:t>
      </w:r>
      <w:r w:rsidRPr="000C02C4">
        <w:t>requir</w:t>
      </w:r>
      <w:r>
        <w:t>ed to state this with certainty remains lacking currently.</w:t>
      </w:r>
      <w:r w:rsidR="000133D1">
        <w:t xml:space="preserve"> A recent systematic review/meta-analysis of </w:t>
      </w:r>
      <w:proofErr w:type="spellStart"/>
      <w:r w:rsidR="000133D1">
        <w:t>thoracoscopic</w:t>
      </w:r>
      <w:proofErr w:type="spellEnd"/>
      <w:r w:rsidR="000133D1">
        <w:t xml:space="preserve"> and open resection in asymptomatic lesions reported a shorter length of stay with equivalent rate of surgical complications</w:t>
      </w:r>
      <w:r w:rsidR="00963D11">
        <w:t xml:space="preserve"> </w:t>
      </w:r>
      <w:r w:rsidR="00853FF9">
        <w:fldChar w:fldCharType="begin"/>
      </w:r>
      <w:r w:rsidR="00A06949">
        <w:instrText xml:space="preserve"> ADDIN EN.CITE &lt;EndNote&gt;&lt;Cite&gt;&lt;Author&gt;Adams&lt;/Author&gt;&lt;Year&gt;2017&lt;/Year&gt;&lt;RecNum&gt;2396&lt;/RecNum&gt;&lt;DisplayText&gt;(50)&lt;/DisplayText&gt;&lt;record&gt;&lt;rec-number&gt;2396&lt;/rec-number&gt;&lt;foreign-keys&gt;&lt;key app="EN" db-id="0ttf5p9pnzwed8eatx5xvrxvxwfwa990x02z" timestamp="1485873140"&gt;2396&lt;/key&gt;&lt;/foreign-keys&gt;&lt;ref-type name="Journal Article"&gt;17&lt;/ref-type&gt;&lt;contributors&gt;&lt;authors&gt;&lt;author&gt;Adams, S.&lt;/author&gt;&lt;author&gt;Jobson, M.&lt;/author&gt;&lt;author&gt;Sangnawakij, P.&lt;/author&gt;&lt;author&gt;Heetun, A.&lt;/author&gt;&lt;author&gt;Thaventhiran, A.&lt;/author&gt;&lt;author&gt;Johal, N.&lt;/author&gt;&lt;author&gt;Bohning, D.&lt;/author&gt;&lt;author&gt;Stanton, M. P.&lt;/author&gt;&lt;/authors&gt;&lt;/contributors&gt;&lt;auth-address&gt;Department of Paediatric Surgery, University Hospital Southampton NHS Foundation Trust, Southampton, Hampshire, UK.&amp;#xD;Southampton Statistical Sciences Research Institute, University of Southampton, Southampton, Hampshire, UK.&amp;#xD;Department of Paediatric Surgery, University Hospital Southampton NHS Foundation Trust, Southampton, Hampshire, UK. Electronic address: Michael.stanton@uhs.nhs.uk.&lt;/auth-address&gt;&lt;titles&gt;&lt;title&gt;Does thoracoscopy have advantages over open surgery for asymptomatic congenital lung malformations? An analysis of 1626 resections&lt;/title&gt;&lt;secondary-title&gt;J Pediatr Surg&lt;/secondary-title&gt;&lt;/titles&gt;&lt;periodical&gt;&lt;full-title&gt;J Pediatr Surg&lt;/full-title&gt;&lt;/periodical&gt;&lt;pages&gt;247-251&lt;/pages&gt;&lt;volume&gt;52&lt;/volume&gt;&lt;number&gt;2&lt;/number&gt;&lt;keywords&gt;&lt;keyword&gt;Congenital cystic adenomatoid malformation&lt;/keyword&gt;&lt;keyword&gt;Congenital lung lesion&lt;/keyword&gt;&lt;keyword&gt;Meta-analysis&lt;/keyword&gt;&lt;keyword&gt;Surgery thoracoscopic&lt;/keyword&gt;&lt;/keywords&gt;&lt;dates&gt;&lt;year&gt;2017&lt;/year&gt;&lt;pub-dates&gt;&lt;date&gt;Feb&lt;/date&gt;&lt;/pub-dates&gt;&lt;/dates&gt;&lt;isbn&gt;1531-5037 (Electronic)&amp;#xD;0022-3468 (Linking)&lt;/isbn&gt;&lt;accession-num&gt;27889066&lt;/accession-num&gt;&lt;urls&gt;&lt;related-urls&gt;&lt;url&gt;http://www.ncbi.nlm.nih.gov/pubmed/27889066&lt;/url&gt;&lt;/related-urls&gt;&lt;/urls&gt;&lt;electronic-resource-num&gt;10.1016/j.jpedsurg.2016.11.014&lt;/electronic-resource-num&gt;&lt;/record&gt;&lt;/Cite&gt;&lt;/EndNote&gt;</w:instrText>
      </w:r>
      <w:r w:rsidR="00853FF9">
        <w:fldChar w:fldCharType="separate"/>
      </w:r>
      <w:r w:rsidR="00A06949">
        <w:rPr>
          <w:noProof/>
        </w:rPr>
        <w:t>(50)</w:t>
      </w:r>
      <w:r w:rsidR="00853FF9">
        <w:fldChar w:fldCharType="end"/>
      </w:r>
      <w:r w:rsidR="000133D1">
        <w:t>.</w:t>
      </w:r>
    </w:p>
    <w:p w14:paraId="1240A53E" w14:textId="77777777" w:rsidR="000C02C4" w:rsidRDefault="000C02C4" w:rsidP="00C63983">
      <w:pPr>
        <w:autoSpaceDE w:val="0"/>
        <w:autoSpaceDN w:val="0"/>
        <w:adjustRightInd w:val="0"/>
      </w:pPr>
    </w:p>
    <w:p w14:paraId="550FF631" w14:textId="77777777" w:rsidR="000C02C4" w:rsidRDefault="000C02C4" w:rsidP="00C63983">
      <w:pPr>
        <w:spacing w:line="480" w:lineRule="auto"/>
      </w:pPr>
    </w:p>
    <w:p w14:paraId="60649841" w14:textId="77777777" w:rsidR="00843F19" w:rsidRPr="00924951" w:rsidRDefault="00843F19" w:rsidP="00B46085">
      <w:pPr>
        <w:spacing w:line="480" w:lineRule="auto"/>
        <w:rPr>
          <w:u w:val="single"/>
        </w:rPr>
      </w:pPr>
      <w:r w:rsidRPr="00924951">
        <w:rPr>
          <w:u w:val="single"/>
        </w:rPr>
        <w:t xml:space="preserve">Resolution in </w:t>
      </w:r>
      <w:proofErr w:type="spellStart"/>
      <w:r w:rsidRPr="00924951">
        <w:rPr>
          <w:u w:val="single"/>
        </w:rPr>
        <w:t>unresected</w:t>
      </w:r>
      <w:proofErr w:type="spellEnd"/>
      <w:r w:rsidRPr="00924951">
        <w:rPr>
          <w:u w:val="single"/>
        </w:rPr>
        <w:t xml:space="preserve"> lesions</w:t>
      </w:r>
    </w:p>
    <w:p w14:paraId="0E31E961" w14:textId="13DD9621" w:rsidR="00217982" w:rsidRDefault="00217982" w:rsidP="00B46085">
      <w:pPr>
        <w:spacing w:line="480" w:lineRule="auto"/>
      </w:pPr>
      <w:r>
        <w:t>With increasing prenatal detection it is becoming evident</w:t>
      </w:r>
      <w:r w:rsidR="00924951">
        <w:t xml:space="preserve"> </w:t>
      </w:r>
      <w:r>
        <w:t xml:space="preserve">that </w:t>
      </w:r>
      <w:r w:rsidR="00924951">
        <w:t>some CLM</w:t>
      </w:r>
      <w:r w:rsidR="00695796">
        <w:t xml:space="preserve">s </w:t>
      </w:r>
      <w:r w:rsidR="00924951">
        <w:t xml:space="preserve">appear to undergo spontaneous regression either pre- or postnatally </w:t>
      </w:r>
      <w:r w:rsidR="00EC719E">
        <w:fldChar w:fldCharType="begin">
          <w:fldData xml:space="preserve">PEVuZE5vdGU+PENpdGU+PEF1dGhvcj5CdXR0ZXJ3b3J0aDwvQXV0aG9yPjxZZWFyPjIwMDU8L1ll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</w:fldData>
        </w:fldChar>
      </w:r>
      <w:r w:rsidR="00A06949">
        <w:instrText xml:space="preserve"> ADDIN EN.CITE </w:instrText>
      </w:r>
      <w:r w:rsidR="00A06949">
        <w:fldChar w:fldCharType="begin">
          <w:fldData xml:space="preserve">PEVuZE5vdGU+PENpdGU+PEF1dGhvcj5CdXR0ZXJ3b3J0aDwvQXV0aG9yPjxZZWFyPjIwMDU8L1ll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</w:fldData>
        </w:fldChar>
      </w:r>
      <w:r w:rsidR="00A06949">
        <w:instrText xml:space="preserve"> ADDIN EN.CITE.DATA </w:instrText>
      </w:r>
      <w:r w:rsidR="00A06949">
        <w:fldChar w:fldCharType="end"/>
      </w:r>
      <w:r w:rsidR="00EC719E">
        <w:fldChar w:fldCharType="separate"/>
      </w:r>
      <w:r w:rsidR="00A06949">
        <w:rPr>
          <w:noProof/>
        </w:rPr>
        <w:t>(51, 52)</w:t>
      </w:r>
      <w:r w:rsidR="00EC719E">
        <w:fldChar w:fldCharType="end"/>
      </w:r>
      <w:r w:rsidR="00924951">
        <w:t xml:space="preserve">. One series describes prenatal resolution with an incidence as high as 14% </w:t>
      </w:r>
      <w:r w:rsidR="00EC719E">
        <w:fldChar w:fldCharType="begin"/>
      </w:r>
      <w:r w:rsidR="00924951">
        <w:instrText xml:space="preserve"> ADDIN EN.CITE &lt;EndNote&gt;&lt;Cite&gt;&lt;Author&gt;Stocker&lt;/Author&gt;&lt;Year&gt;2015&lt;/Year&gt;&lt;RecNum&gt;2194&lt;/RecNum&gt;&lt;DisplayText&gt;(3)&lt;/DisplayText&gt;&lt;record&gt;&lt;rec-number&gt;2194&lt;/rec-number&gt;&lt;foreign-keys&gt;&lt;key app="EN" db-id="0ttf5p9pnzwed8eatx5xvrxvxwfwa990x02z" timestamp="1456348027"&gt;2194&lt;/key&gt;&lt;/foreign-keys&gt;&lt;ref-type name="Journal Article"&gt;17&lt;/ref-type&gt;&lt;contributors&gt;&lt;authors&gt;&lt;author&gt;Stocker, L. J.&lt;/author&gt;&lt;author&gt;Wellesley, D. G.&lt;/author&gt;&lt;author&gt;Stanton, M. P.&lt;/author&gt;&lt;author&gt;Parasuraman, R.&lt;/author&gt;&lt;author&gt;Howe, D. T.&lt;/author&gt;&lt;/authors&gt;&lt;/contributors&gt;&lt;auth-address&gt;University of Southampton, Faculty of Medicine, Academic Unit of Human Development and Health, UK.&lt;/auth-address&gt;&lt;titles&gt;&lt;title&gt;The increasing incidence of foetal echogenic congenital lung malformations: an observational study&lt;/title&gt;&lt;secondary-title&gt;Prenat Diagn&lt;/secondary-title&gt;&lt;/titles&gt;&lt;periodical&gt;&lt;full-title&gt;Prenat Diagn&lt;/full-title&gt;&lt;/periodical&gt;&lt;pages&gt;148-53&lt;/pages&gt;&lt;volume&gt;35&lt;/volume&gt;&lt;number&gt;2&lt;/number&gt;&lt;keywords&gt;&lt;keyword&gt;Adolescent&lt;/keyword&gt;&lt;keyword&gt;Adult&lt;/keyword&gt;&lt;keyword&gt;Female&lt;/keyword&gt;&lt;keyword&gt;Great Britain/epidemiology&lt;/keyword&gt;&lt;keyword&gt;Humans&lt;/keyword&gt;&lt;keyword&gt;Incidence&lt;/keyword&gt;&lt;keyword&gt;Lung/*abnormalities/ultrasonography&lt;/keyword&gt;&lt;keyword&gt;Pregnancy&lt;/keyword&gt;&lt;keyword&gt;Respiratory System Abnormalities/*epidemiology/ultrasonography&lt;/keyword&gt;&lt;keyword&gt;Ultrasonography, Prenatal&lt;/keyword&gt;&lt;keyword&gt;Young Adult&lt;/keyword&gt;&lt;/keywords&gt;&lt;dates&gt;&lt;year&gt;2015&lt;/year&gt;&lt;pub-dates&gt;&lt;date&gt;Feb&lt;/date&gt;&lt;/pub-dates&gt;&lt;/dates&gt;&lt;isbn&gt;1097-0223 (Electronic)&amp;#xD;0197-3851 (Linking)&lt;/isbn&gt;&lt;accession-num&gt;25256093&lt;/accession-num&gt;&lt;urls&gt;&lt;related-urls&gt;&lt;url&gt;http://www.ncbi.nlm.nih.gov/pubmed/25256093&lt;/url&gt;&lt;/related-urls&gt;&lt;/urls&gt;&lt;electronic-resource-num&gt;10.1002/pd.4507&lt;/electronic-resource-num&gt;&lt;/record&gt;&lt;/Cite&gt;&lt;/EndNote&gt;</w:instrText>
      </w:r>
      <w:r w:rsidR="00EC719E">
        <w:fldChar w:fldCharType="separate"/>
      </w:r>
      <w:r w:rsidR="00924951">
        <w:rPr>
          <w:noProof/>
        </w:rPr>
        <w:t>(3)</w:t>
      </w:r>
      <w:r w:rsidR="00EC719E">
        <w:fldChar w:fldCharType="end"/>
      </w:r>
      <w:r w:rsidR="00E47149">
        <w:t xml:space="preserve">. An example of post-natal regression </w:t>
      </w:r>
      <w:proofErr w:type="gramStart"/>
      <w:r w:rsidR="00E47149">
        <w:t>is shown</w:t>
      </w:r>
      <w:proofErr w:type="gramEnd"/>
      <w:r w:rsidR="00E47149">
        <w:t xml:space="preserve"> in Figure 1.</w:t>
      </w:r>
      <w:r w:rsidR="00DB5E3E">
        <w:t xml:space="preserve"> To our knowledge there are no long term studies reporting on the incidence of regression in large numbers of patients</w:t>
      </w:r>
      <w:r w:rsidR="00830810">
        <w:t xml:space="preserve">, in part as ‘screening’ with cross-sectional imaging </w:t>
      </w:r>
      <w:r w:rsidR="00853FF9">
        <w:t xml:space="preserve">(CT scan) </w:t>
      </w:r>
      <w:r w:rsidR="00830810">
        <w:t>carries a small increased risk of malignancy.</w:t>
      </w:r>
    </w:p>
    <w:p w14:paraId="2BD2FA11" w14:textId="77777777" w:rsidR="009F32BC" w:rsidRDefault="009F32BC" w:rsidP="00B46085">
      <w:pPr>
        <w:spacing w:line="480" w:lineRule="auto"/>
      </w:pPr>
    </w:p>
    <w:p w14:paraId="57D0311F" w14:textId="02E664FF" w:rsidR="004E0156" w:rsidRPr="00AE1EA0" w:rsidRDefault="00E224F4" w:rsidP="00B46085">
      <w:pPr>
        <w:spacing w:line="480" w:lineRule="auto"/>
        <w:rPr>
          <w:u w:val="single"/>
        </w:rPr>
      </w:pPr>
      <w:r w:rsidRPr="00AE1EA0">
        <w:rPr>
          <w:u w:val="single"/>
        </w:rPr>
        <w:t>Risk of developing symptoms</w:t>
      </w:r>
      <w:r w:rsidR="004E0156" w:rsidRPr="00AE1EA0">
        <w:rPr>
          <w:u w:val="single"/>
        </w:rPr>
        <w:t xml:space="preserve"> in </w:t>
      </w:r>
      <w:proofErr w:type="spellStart"/>
      <w:r w:rsidR="004E0156" w:rsidRPr="00AE1EA0">
        <w:rPr>
          <w:u w:val="single"/>
        </w:rPr>
        <w:t>unresected</w:t>
      </w:r>
      <w:proofErr w:type="spellEnd"/>
      <w:r w:rsidR="004E0156" w:rsidRPr="00AE1EA0">
        <w:rPr>
          <w:u w:val="single"/>
        </w:rPr>
        <w:t xml:space="preserve"> </w:t>
      </w:r>
      <w:r w:rsidRPr="00AE1EA0">
        <w:rPr>
          <w:u w:val="single"/>
        </w:rPr>
        <w:t xml:space="preserve">asymptomatic </w:t>
      </w:r>
      <w:r w:rsidR="004E0156" w:rsidRPr="00AE1EA0">
        <w:rPr>
          <w:u w:val="single"/>
        </w:rPr>
        <w:t>lesions</w:t>
      </w:r>
      <w:r w:rsidR="00830810">
        <w:rPr>
          <w:u w:val="single"/>
        </w:rPr>
        <w:t>:</w:t>
      </w:r>
    </w:p>
    <w:p w14:paraId="68F94F05" w14:textId="51AE23B1" w:rsidR="00EA5E07" w:rsidRDefault="00E224F4" w:rsidP="002D1011">
      <w:pPr>
        <w:autoSpaceDE w:val="0"/>
        <w:autoSpaceDN w:val="0"/>
        <w:adjustRightInd w:val="0"/>
        <w:spacing w:line="480" w:lineRule="auto"/>
        <w:rPr>
          <w:rFonts w:eastAsiaTheme="minorHAnsi"/>
          <w:color w:val="000000"/>
          <w:szCs w:val="20"/>
          <w:lang w:val="en-GB"/>
        </w:rPr>
      </w:pPr>
      <w:r w:rsidRPr="00EA5E07">
        <w:rPr>
          <w:rFonts w:eastAsiaTheme="minorHAnsi"/>
          <w:color w:val="000000"/>
          <w:szCs w:val="20"/>
          <w:lang w:val="en-GB"/>
        </w:rPr>
        <w:t>A l</w:t>
      </w:r>
      <w:r w:rsidR="00BF6E3A" w:rsidRPr="00EA5E07">
        <w:rPr>
          <w:rFonts w:eastAsiaTheme="minorHAnsi"/>
          <w:color w:val="000000"/>
          <w:szCs w:val="20"/>
          <w:lang w:val="en-GB"/>
        </w:rPr>
        <w:t>a</w:t>
      </w:r>
      <w:r w:rsidRPr="00EA5E07">
        <w:rPr>
          <w:rFonts w:eastAsiaTheme="minorHAnsi"/>
          <w:color w:val="000000"/>
          <w:szCs w:val="20"/>
          <w:lang w:val="en-GB"/>
        </w:rPr>
        <w:t>r</w:t>
      </w:r>
      <w:r w:rsidR="00BF6E3A" w:rsidRPr="00EA5E07">
        <w:rPr>
          <w:rFonts w:eastAsiaTheme="minorHAnsi"/>
          <w:color w:val="000000"/>
          <w:szCs w:val="20"/>
          <w:lang w:val="en-GB"/>
        </w:rPr>
        <w:t xml:space="preserve">ge </w:t>
      </w:r>
      <w:r w:rsidRPr="00EA5E07">
        <w:rPr>
          <w:rFonts w:eastAsiaTheme="minorHAnsi"/>
          <w:color w:val="000000"/>
          <w:szCs w:val="20"/>
          <w:lang w:val="en-GB"/>
        </w:rPr>
        <w:t xml:space="preserve">systematic review and meta-analysis </w:t>
      </w:r>
      <w:r w:rsidR="00EC719E" w:rsidRPr="00EA5E07">
        <w:rPr>
          <w:rFonts w:eastAsiaTheme="minorHAnsi"/>
          <w:color w:val="000000"/>
          <w:szCs w:val="20"/>
          <w:lang w:val="en-GB"/>
        </w:rPr>
        <w:fldChar w:fldCharType="begin">
          <w:fldData xml:space="preserve">PEVuZE5vdGU+PENpdGU+PEF1dGhvcj5TdGFudG9uPC9BdXRob3I+PFllYXI+MjAwOTwvWWVhcj48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</w:fldData>
        </w:fldChar>
      </w:r>
      <w:r w:rsidR="00A06949">
        <w:rPr>
          <w:rFonts w:eastAsiaTheme="minorHAnsi"/>
          <w:color w:val="000000"/>
          <w:szCs w:val="20"/>
          <w:lang w:val="en-GB"/>
        </w:rPr>
        <w:instrText xml:space="preserve"> ADDIN EN.CITE </w:instrText>
      </w:r>
      <w:r w:rsidR="00A06949">
        <w:rPr>
          <w:rFonts w:eastAsiaTheme="minorHAnsi"/>
          <w:color w:val="000000"/>
          <w:szCs w:val="20"/>
          <w:lang w:val="en-GB"/>
        </w:rPr>
        <w:fldChar w:fldCharType="begin">
          <w:fldData xml:space="preserve">PEVuZE5vdGU+PENpdGU+PEF1dGhvcj5TdGFudG9uPC9BdXRob3I+PFllYXI+MjAwOTwvWWVhcj48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</w:fldData>
        </w:fldChar>
      </w:r>
      <w:r w:rsidR="00A06949">
        <w:rPr>
          <w:rFonts w:eastAsiaTheme="minorHAnsi"/>
          <w:color w:val="000000"/>
          <w:szCs w:val="20"/>
          <w:lang w:val="en-GB"/>
        </w:rPr>
        <w:instrText xml:space="preserve"> ADDIN EN.CITE.DATA </w:instrText>
      </w:r>
      <w:r w:rsidR="00A06949">
        <w:rPr>
          <w:rFonts w:eastAsiaTheme="minorHAnsi"/>
          <w:color w:val="000000"/>
          <w:szCs w:val="20"/>
          <w:lang w:val="en-GB"/>
        </w:rPr>
      </w:r>
      <w:r w:rsidR="00A06949">
        <w:rPr>
          <w:rFonts w:eastAsiaTheme="minorHAnsi"/>
          <w:color w:val="000000"/>
          <w:szCs w:val="20"/>
          <w:lang w:val="en-GB"/>
        </w:rPr>
        <w:fldChar w:fldCharType="end"/>
      </w:r>
      <w:r w:rsidR="00EC719E" w:rsidRPr="00EA5E07">
        <w:rPr>
          <w:rFonts w:eastAsiaTheme="minorHAnsi"/>
          <w:color w:val="000000"/>
          <w:szCs w:val="20"/>
          <w:lang w:val="en-GB"/>
        </w:rPr>
        <w:fldChar w:fldCharType="separate"/>
      </w:r>
      <w:r w:rsidR="00A06949">
        <w:rPr>
          <w:rFonts w:eastAsiaTheme="minorHAnsi"/>
          <w:noProof/>
          <w:color w:val="000000"/>
          <w:szCs w:val="20"/>
          <w:lang w:val="en-GB"/>
        </w:rPr>
        <w:t>(27)</w:t>
      </w:r>
      <w:r w:rsidR="00EC719E" w:rsidRPr="00EA5E07">
        <w:rPr>
          <w:rFonts w:eastAsiaTheme="minorHAnsi"/>
          <w:color w:val="000000"/>
          <w:szCs w:val="20"/>
          <w:lang w:val="en-GB"/>
        </w:rPr>
        <w:fldChar w:fldCharType="end"/>
      </w:r>
      <w:r w:rsidRPr="00EA5E07">
        <w:rPr>
          <w:rFonts w:eastAsiaTheme="minorHAnsi"/>
          <w:color w:val="000000"/>
          <w:szCs w:val="20"/>
          <w:lang w:val="en-GB"/>
        </w:rPr>
        <w:t xml:space="preserve"> of 505 </w:t>
      </w:r>
      <w:r w:rsidR="000030BE">
        <w:rPr>
          <w:rFonts w:eastAsiaTheme="minorHAnsi"/>
          <w:color w:val="000000"/>
          <w:szCs w:val="20"/>
          <w:lang w:val="en-GB"/>
        </w:rPr>
        <w:t>prenatally diagnosed cases of C</w:t>
      </w:r>
      <w:r w:rsidR="00853FF9">
        <w:rPr>
          <w:rFonts w:eastAsiaTheme="minorHAnsi"/>
          <w:color w:val="000000"/>
          <w:szCs w:val="20"/>
          <w:lang w:val="en-GB"/>
        </w:rPr>
        <w:t>C</w:t>
      </w:r>
      <w:r w:rsidRPr="00EA5E07">
        <w:rPr>
          <w:rFonts w:eastAsiaTheme="minorHAnsi"/>
          <w:color w:val="000000"/>
          <w:szCs w:val="20"/>
          <w:lang w:val="en-GB"/>
        </w:rPr>
        <w:t>AM or BPS that remained asymptomatic beyond 1 month of age found that 16 (3.2%) became symptomatic</w:t>
      </w:r>
      <w:r w:rsidR="00830810">
        <w:rPr>
          <w:rFonts w:eastAsiaTheme="minorHAnsi"/>
          <w:color w:val="000000"/>
          <w:szCs w:val="20"/>
          <w:lang w:val="en-GB"/>
        </w:rPr>
        <w:t>,</w:t>
      </w:r>
      <w:r w:rsidRPr="00EA5E07">
        <w:rPr>
          <w:rFonts w:eastAsiaTheme="minorHAnsi"/>
          <w:color w:val="000000"/>
          <w:szCs w:val="20"/>
          <w:lang w:val="en-GB"/>
        </w:rPr>
        <w:t xml:space="preserve"> at a median age 7 months (range 2.5-10</w:t>
      </w:r>
      <w:r w:rsidR="00830810">
        <w:rPr>
          <w:rFonts w:eastAsiaTheme="minorHAnsi"/>
          <w:color w:val="000000"/>
          <w:szCs w:val="20"/>
          <w:lang w:val="en-GB"/>
        </w:rPr>
        <w:t xml:space="preserve"> months</w:t>
      </w:r>
      <w:r w:rsidRPr="00EA5E07">
        <w:rPr>
          <w:rFonts w:eastAsiaTheme="minorHAnsi"/>
          <w:color w:val="000000"/>
          <w:szCs w:val="20"/>
          <w:lang w:val="en-GB"/>
        </w:rPr>
        <w:t>). The true long</w:t>
      </w:r>
      <w:r w:rsidR="00830810">
        <w:rPr>
          <w:rFonts w:eastAsiaTheme="minorHAnsi"/>
          <w:color w:val="000000"/>
          <w:szCs w:val="20"/>
          <w:lang w:val="en-GB"/>
        </w:rPr>
        <w:t>-</w:t>
      </w:r>
      <w:r w:rsidRPr="00EA5E07">
        <w:rPr>
          <w:rFonts w:eastAsiaTheme="minorHAnsi"/>
          <w:color w:val="000000"/>
          <w:szCs w:val="20"/>
          <w:lang w:val="en-GB"/>
        </w:rPr>
        <w:t>term risk of developing symptoms is likely higher than this</w:t>
      </w:r>
      <w:r w:rsidR="00830810">
        <w:rPr>
          <w:rFonts w:eastAsiaTheme="minorHAnsi"/>
          <w:color w:val="000000"/>
          <w:szCs w:val="20"/>
          <w:lang w:val="en-GB"/>
        </w:rPr>
        <w:t>,</w:t>
      </w:r>
      <w:r w:rsidRPr="00EA5E07">
        <w:rPr>
          <w:rFonts w:eastAsiaTheme="minorHAnsi"/>
          <w:color w:val="000000"/>
          <w:szCs w:val="20"/>
          <w:lang w:val="en-GB"/>
        </w:rPr>
        <w:t xml:space="preserve"> since most asymptomatic infants included in the review underwent elective surgery during late infancy</w:t>
      </w:r>
      <w:r w:rsidR="00355AEF" w:rsidRPr="00EA5E07">
        <w:rPr>
          <w:rFonts w:eastAsiaTheme="minorHAnsi"/>
          <w:color w:val="000000"/>
          <w:szCs w:val="20"/>
          <w:lang w:val="en-GB"/>
        </w:rPr>
        <w:t xml:space="preserve">. </w:t>
      </w:r>
      <w:r w:rsidR="00CC4AE9">
        <w:rPr>
          <w:rFonts w:eastAsiaTheme="minorHAnsi"/>
          <w:color w:val="000000"/>
          <w:szCs w:val="20"/>
          <w:lang w:val="en-GB"/>
        </w:rPr>
        <w:t>Indeed, a</w:t>
      </w:r>
      <w:r w:rsidR="008E4457">
        <w:rPr>
          <w:rFonts w:eastAsiaTheme="minorHAnsi"/>
          <w:color w:val="000000"/>
          <w:szCs w:val="20"/>
          <w:lang w:val="en-GB"/>
        </w:rPr>
        <w:t xml:space="preserve"> recent Japanese national study reported that all cases that were asymptomatic beyond the </w:t>
      </w:r>
      <w:proofErr w:type="spellStart"/>
      <w:r w:rsidR="008E4457">
        <w:rPr>
          <w:rFonts w:eastAsiaTheme="minorHAnsi"/>
          <w:color w:val="000000"/>
          <w:szCs w:val="20"/>
          <w:lang w:val="en-GB"/>
        </w:rPr>
        <w:t>newborn</w:t>
      </w:r>
      <w:proofErr w:type="spellEnd"/>
      <w:r w:rsidR="008E4457">
        <w:rPr>
          <w:rFonts w:eastAsiaTheme="minorHAnsi"/>
          <w:color w:val="000000"/>
          <w:szCs w:val="20"/>
          <w:lang w:val="en-GB"/>
        </w:rPr>
        <w:t xml:space="preserve"> period became symptomatic by 10 years of age </w:t>
      </w:r>
      <w:r w:rsidR="00EC719E">
        <w:rPr>
          <w:rFonts w:eastAsiaTheme="minorHAnsi"/>
          <w:color w:val="000000"/>
          <w:szCs w:val="20"/>
          <w:lang w:val="en-GB"/>
        </w:rPr>
        <w:fldChar w:fldCharType="begin">
          <w:fldData xml:space="preserve">PEVuZE5vdGU+PENpdGU+PEF1dGhvcj5LdXJvZGE8L0F1dGhvcj48WWVhcj4yMDE2PC9ZZWFyPjxS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</w:fldData>
        </w:fldChar>
      </w:r>
      <w:r w:rsidR="00A06949">
        <w:rPr>
          <w:rFonts w:eastAsiaTheme="minorHAnsi"/>
          <w:color w:val="000000"/>
          <w:szCs w:val="20"/>
          <w:lang w:val="en-GB"/>
        </w:rPr>
        <w:instrText xml:space="preserve"> ADDIN EN.CITE </w:instrText>
      </w:r>
      <w:r w:rsidR="00A06949">
        <w:rPr>
          <w:rFonts w:eastAsiaTheme="minorHAnsi"/>
          <w:color w:val="000000"/>
          <w:szCs w:val="20"/>
          <w:lang w:val="en-GB"/>
        </w:rPr>
        <w:fldChar w:fldCharType="begin">
          <w:fldData xml:space="preserve">PEVuZE5vdGU+PENpdGU+PEF1dGhvcj5LdXJvZGE8L0F1dGhvcj48WWVhcj4yMDE2PC9ZZWFyPjxS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</w:fldData>
        </w:fldChar>
      </w:r>
      <w:r w:rsidR="00A06949">
        <w:rPr>
          <w:rFonts w:eastAsiaTheme="minorHAnsi"/>
          <w:color w:val="000000"/>
          <w:szCs w:val="20"/>
          <w:lang w:val="en-GB"/>
        </w:rPr>
        <w:instrText xml:space="preserve"> ADDIN EN.CITE.DATA </w:instrText>
      </w:r>
      <w:r w:rsidR="00A06949">
        <w:rPr>
          <w:rFonts w:eastAsiaTheme="minorHAnsi"/>
          <w:color w:val="000000"/>
          <w:szCs w:val="20"/>
          <w:lang w:val="en-GB"/>
        </w:rPr>
      </w:r>
      <w:r w:rsidR="00A06949">
        <w:rPr>
          <w:rFonts w:eastAsiaTheme="minorHAnsi"/>
          <w:color w:val="000000"/>
          <w:szCs w:val="20"/>
          <w:lang w:val="en-GB"/>
        </w:rPr>
        <w:fldChar w:fldCharType="end"/>
      </w:r>
      <w:r w:rsidR="00EC719E">
        <w:rPr>
          <w:rFonts w:eastAsiaTheme="minorHAnsi"/>
          <w:color w:val="000000"/>
          <w:szCs w:val="20"/>
          <w:lang w:val="en-GB"/>
        </w:rPr>
        <w:fldChar w:fldCharType="separate"/>
      </w:r>
      <w:r w:rsidR="00A06949">
        <w:rPr>
          <w:rFonts w:eastAsiaTheme="minorHAnsi"/>
          <w:noProof/>
          <w:color w:val="000000"/>
          <w:szCs w:val="20"/>
          <w:lang w:val="en-GB"/>
        </w:rPr>
        <w:t>(53)</w:t>
      </w:r>
      <w:r w:rsidR="00EC719E">
        <w:rPr>
          <w:rFonts w:eastAsiaTheme="minorHAnsi"/>
          <w:color w:val="000000"/>
          <w:szCs w:val="20"/>
          <w:lang w:val="en-GB"/>
        </w:rPr>
        <w:fldChar w:fldCharType="end"/>
      </w:r>
      <w:r w:rsidR="008E4457">
        <w:rPr>
          <w:rFonts w:eastAsiaTheme="minorHAnsi"/>
          <w:color w:val="000000"/>
          <w:szCs w:val="20"/>
          <w:lang w:val="en-GB"/>
        </w:rPr>
        <w:t xml:space="preserve">. However, minor clinical features including </w:t>
      </w:r>
      <w:r w:rsidR="00830810">
        <w:rPr>
          <w:rFonts w:eastAsiaTheme="minorHAnsi"/>
          <w:color w:val="000000"/>
          <w:szCs w:val="20"/>
          <w:lang w:val="en-GB"/>
        </w:rPr>
        <w:t>isolated</w:t>
      </w:r>
      <w:r w:rsidR="008E4457">
        <w:rPr>
          <w:rFonts w:eastAsiaTheme="minorHAnsi"/>
          <w:color w:val="000000"/>
          <w:szCs w:val="20"/>
          <w:lang w:val="en-GB"/>
        </w:rPr>
        <w:t xml:space="preserve"> cough were included in the definition of </w:t>
      </w:r>
      <w:r w:rsidR="00830810">
        <w:rPr>
          <w:rFonts w:eastAsiaTheme="minorHAnsi"/>
          <w:color w:val="000000"/>
          <w:szCs w:val="20"/>
          <w:lang w:val="en-GB"/>
        </w:rPr>
        <w:t>‘</w:t>
      </w:r>
      <w:r w:rsidR="008E4457">
        <w:rPr>
          <w:rFonts w:eastAsiaTheme="minorHAnsi"/>
          <w:color w:val="000000"/>
          <w:szCs w:val="20"/>
          <w:lang w:val="en-GB"/>
        </w:rPr>
        <w:t>symptomatic</w:t>
      </w:r>
      <w:r w:rsidR="00830810">
        <w:rPr>
          <w:rFonts w:eastAsiaTheme="minorHAnsi"/>
          <w:color w:val="000000"/>
          <w:szCs w:val="20"/>
          <w:lang w:val="en-GB"/>
        </w:rPr>
        <w:t>’</w:t>
      </w:r>
      <w:r w:rsidR="008E4457">
        <w:rPr>
          <w:rFonts w:eastAsiaTheme="minorHAnsi"/>
          <w:color w:val="000000"/>
          <w:szCs w:val="20"/>
          <w:lang w:val="en-GB"/>
        </w:rPr>
        <w:t xml:space="preserve">. </w:t>
      </w:r>
      <w:r w:rsidR="00355AEF" w:rsidRPr="00EA5E07">
        <w:rPr>
          <w:rFonts w:eastAsiaTheme="minorHAnsi"/>
          <w:color w:val="000000"/>
          <w:szCs w:val="20"/>
          <w:lang w:val="en-GB"/>
        </w:rPr>
        <w:t>We have previously reported a series of 60 prenatally diagnosed asymptomatic cases followed up to median 5 years of age (range 1-10)</w:t>
      </w:r>
      <w:r w:rsidRPr="00EA5E07">
        <w:rPr>
          <w:rFonts w:eastAsiaTheme="minorHAnsi"/>
          <w:color w:val="000000"/>
          <w:szCs w:val="20"/>
          <w:lang w:val="en-GB"/>
        </w:rPr>
        <w:t xml:space="preserve"> </w:t>
      </w:r>
      <w:r w:rsidR="00355AEF" w:rsidRPr="00EA5E07">
        <w:rPr>
          <w:rFonts w:eastAsiaTheme="minorHAnsi"/>
          <w:color w:val="000000"/>
          <w:szCs w:val="20"/>
          <w:lang w:val="en-GB"/>
        </w:rPr>
        <w:t xml:space="preserve">in whom just 3 (5%) developed symptoms (pneumonia n=2, cyanosis due to shunting in BPS n=1) and were treated surgically </w:t>
      </w:r>
      <w:r w:rsidR="00EC719E" w:rsidRPr="00EA5E07">
        <w:rPr>
          <w:rFonts w:eastAsiaTheme="minorHAnsi"/>
          <w:color w:val="000000"/>
          <w:szCs w:val="20"/>
          <w:lang w:val="en-GB"/>
        </w:rPr>
        <w:fldChar w:fldCharType="begin"/>
      </w:r>
      <w:r w:rsidR="00605A56">
        <w:rPr>
          <w:rFonts w:eastAsiaTheme="minorHAnsi"/>
          <w:color w:val="000000"/>
          <w:szCs w:val="20"/>
          <w:lang w:val="en-GB"/>
        </w:rPr>
        <w:instrText xml:space="preserve"> ADDIN EN.CITE &lt;EndNote&gt;&lt;Cite&gt;&lt;Author&gt;Ng&lt;/Author&gt;&lt;Year&gt;2014&lt;/Year&gt;&lt;RecNum&gt;1940&lt;/RecNum&gt;&lt;DisplayText&gt;(25)&lt;/DisplayText&gt;&lt;record&gt;&lt;rec-number&gt;1940&lt;/rec-number&gt;&lt;foreign-keys&gt;&lt;key app="EN" db-id="0ttf5p9pnzwed8eatx5xvrxvxwfwa990x02z" timestamp="1453041854"&gt;1940&lt;/key&gt;&lt;/foreign-keys&gt;&lt;ref-type name="Journal Article"&gt;17&lt;/ref-type&gt;&lt;contributors&gt;&lt;authors&gt;&lt;author&gt;Ng, C.&lt;/author&gt;&lt;author&gt;Stanwell, J.&lt;/author&gt;&lt;author&gt;Burge, D.M.&lt;/author&gt;&lt;author&gt;Stanton, M.P.&lt;/author&gt;&lt;/authors&gt;&lt;/contributors&gt;&lt;auth-address&gt;Department of Paediatric Surgery, University Hospital Southampton NHS Foundation Trust, , Southampton, UK&lt;/auth-address&gt;&lt;titles&gt;&lt;title&gt;Conservative management of antenatally diagnosed cystic lung malformations&lt;/title&gt;&lt;secondary-title&gt;Arch. Dis. Child&lt;/secondary-title&gt;&lt;/titles&gt;&lt;periodical&gt;&lt;full-title&gt;Arch. Dis. Child&lt;/full-title&gt;&lt;/periodical&gt;&lt;pages&gt;432-437&lt;/pages&gt;&lt;volume&gt;99&lt;/volume&gt;&lt;number&gt;5&lt;/number&gt;&lt;reprint-edition&gt;Not in File&lt;/reprint-edition&gt;&lt;keywords&gt;&lt;keyword&gt;Cohort Studies&lt;/keyword&gt;&lt;keyword&gt;congenital&lt;/keyword&gt;&lt;keyword&gt;Cough&lt;/keyword&gt;&lt;keyword&gt;Emergencies&lt;/keyword&gt;&lt;keyword&gt;Family&lt;/keyword&gt;&lt;keyword&gt;history&lt;/keyword&gt;&lt;keyword&gt;Infant&lt;/keyword&gt;&lt;keyword&gt;Lung&lt;/keyword&gt;&lt;keyword&gt;Methods&lt;/keyword&gt;&lt;keyword&gt;Patients&lt;/keyword&gt;&lt;keyword&gt;Pneumonia&lt;/keyword&gt;&lt;keyword&gt;Research&lt;/keyword&gt;&lt;keyword&gt;surgery&lt;/keyword&gt;&lt;keyword&gt;Trust&lt;/keyword&gt;&lt;/keywords&gt;&lt;dates&gt;&lt;year&gt;2014&lt;/year&gt;&lt;pub-dates&gt;&lt;date&gt;5/2014&lt;/date&gt;&lt;/pub-dates&gt;&lt;/dates&gt;&lt;label&gt;15755&lt;/label&gt;&lt;urls&gt;&lt;related-urls&gt;&lt;url&gt;http://www.ncbi.nlm.nih.gov/pubmed/24406806&lt;/url&gt;&lt;/related-urls&gt;&lt;/urls&gt;&lt;electronic-resource-num&gt;archdischild-2013-304048 [pii];10.1136/archdischild-2013-304048 [doi]&lt;/electronic-resource-num&gt;&lt;/record&gt;&lt;/Cite&gt;&lt;/EndNote&gt;</w:instrText>
      </w:r>
      <w:r w:rsidR="00EC719E" w:rsidRPr="00EA5E07">
        <w:rPr>
          <w:rFonts w:eastAsiaTheme="minorHAnsi"/>
          <w:color w:val="000000"/>
          <w:szCs w:val="20"/>
          <w:lang w:val="en-GB"/>
        </w:rPr>
        <w:fldChar w:fldCharType="separate"/>
      </w:r>
      <w:r w:rsidR="00605A56">
        <w:rPr>
          <w:rFonts w:eastAsiaTheme="minorHAnsi"/>
          <w:noProof/>
          <w:color w:val="000000"/>
          <w:szCs w:val="20"/>
          <w:lang w:val="en-GB"/>
        </w:rPr>
        <w:t>(25)</w:t>
      </w:r>
      <w:r w:rsidR="00EC719E" w:rsidRPr="00EA5E07">
        <w:rPr>
          <w:rFonts w:eastAsiaTheme="minorHAnsi"/>
          <w:color w:val="000000"/>
          <w:szCs w:val="20"/>
          <w:lang w:val="en-GB"/>
        </w:rPr>
        <w:fldChar w:fldCharType="end"/>
      </w:r>
      <w:r w:rsidR="00355AEF" w:rsidRPr="00EA5E07">
        <w:rPr>
          <w:rFonts w:eastAsiaTheme="minorHAnsi"/>
          <w:color w:val="000000"/>
          <w:szCs w:val="20"/>
          <w:lang w:val="en-GB"/>
        </w:rPr>
        <w:t>. In a larger series of 154 prenatally diagnosed cases of CLM that remained as</w:t>
      </w:r>
      <w:r w:rsidR="00293C1F">
        <w:rPr>
          <w:rFonts w:eastAsiaTheme="minorHAnsi"/>
          <w:color w:val="000000"/>
          <w:szCs w:val="20"/>
          <w:lang w:val="en-GB"/>
        </w:rPr>
        <w:t>y</w:t>
      </w:r>
      <w:r w:rsidR="00355AEF" w:rsidRPr="00EA5E07">
        <w:rPr>
          <w:rFonts w:eastAsiaTheme="minorHAnsi"/>
          <w:color w:val="000000"/>
          <w:szCs w:val="20"/>
          <w:lang w:val="en-GB"/>
        </w:rPr>
        <w:t xml:space="preserve">mptomatic following the </w:t>
      </w:r>
      <w:proofErr w:type="spellStart"/>
      <w:r w:rsidR="00355AEF" w:rsidRPr="00EA5E07">
        <w:rPr>
          <w:rFonts w:eastAsiaTheme="minorHAnsi"/>
          <w:color w:val="000000"/>
          <w:szCs w:val="20"/>
          <w:lang w:val="en-GB"/>
        </w:rPr>
        <w:t>newborn</w:t>
      </w:r>
      <w:proofErr w:type="spellEnd"/>
      <w:r w:rsidR="00355AEF" w:rsidRPr="00EA5E07">
        <w:rPr>
          <w:rFonts w:eastAsiaTheme="minorHAnsi"/>
          <w:color w:val="000000"/>
          <w:szCs w:val="20"/>
          <w:lang w:val="en-GB"/>
        </w:rPr>
        <w:t xml:space="preserve"> period</w:t>
      </w:r>
      <w:r w:rsidR="00EA5E07">
        <w:rPr>
          <w:rFonts w:eastAsiaTheme="minorHAnsi"/>
          <w:color w:val="000000"/>
          <w:szCs w:val="20"/>
          <w:lang w:val="en-GB"/>
        </w:rPr>
        <w:t xml:space="preserve"> </w:t>
      </w:r>
      <w:r w:rsidR="00EC719E">
        <w:rPr>
          <w:rFonts w:eastAsiaTheme="minorHAnsi"/>
          <w:color w:val="000000"/>
          <w:szCs w:val="20"/>
          <w:lang w:val="en-GB"/>
        </w:rPr>
        <w:fldChar w:fldCharType="begin"/>
      </w:r>
      <w:r w:rsidR="00605A56">
        <w:rPr>
          <w:rFonts w:eastAsiaTheme="minorHAnsi"/>
          <w:color w:val="000000"/>
          <w:szCs w:val="20"/>
          <w:lang w:val="en-GB"/>
        </w:rPr>
        <w:instrText xml:space="preserve"> ADDIN EN.CITE &lt;EndNote&gt;&lt;Cite&gt;&lt;Author&gt;Thompson&lt;/Author&gt;&lt;Year&gt;2014&lt;/Year&gt;&lt;RecNum&gt;2366&lt;/RecNum&gt;&lt;DisplayText&gt;(24)&lt;/DisplayText&gt;&lt;record&gt;&lt;rec-number&gt;2366&lt;/rec-number&gt;&lt;foreign-keys&gt;&lt;key app="EN" db-id="0ttf5p9pnzwed8eatx5xvrxvxwfwa990x02z" timestamp="1483290648"&gt;2366&lt;/key&gt;&lt;/foreign-keys&gt;&lt;ref-type name="Conference Paper"&gt;47&lt;/ref-type&gt;&lt;contributors&gt;&lt;authors&gt;&lt;author&gt;Thompson, A.&lt;/author&gt;&lt;author&gt;Morley,H.&lt;/author&gt;&lt;author&gt;Chetcuti, P. A.&lt;/author&gt;&lt;author&gt;Crabbe, D. C.&lt;/author&gt;&lt;/authors&gt;&lt;/contributors&gt;&lt;titles&gt;&lt;title&gt;Congenital lung malformations: the case for conservative management&lt;/title&gt;&lt;secondary-title&gt;British Association of Paediatric Sugreons Annual Congress &lt;/secondary-title&gt;&lt;/titles&gt;&lt;dates&gt;&lt;year&gt;2014&lt;/year&gt;&lt;/dates&gt;&lt;pub-location&gt;Edinburgh&lt;/pub-location&gt;&lt;urls&gt;&lt;/urls&gt;&lt;/record&gt;&lt;/Cite&gt;&lt;/EndNote&gt;</w:instrText>
      </w:r>
      <w:r w:rsidR="00EC719E">
        <w:rPr>
          <w:rFonts w:eastAsiaTheme="minorHAnsi"/>
          <w:color w:val="000000"/>
          <w:szCs w:val="20"/>
          <w:lang w:val="en-GB"/>
        </w:rPr>
        <w:fldChar w:fldCharType="separate"/>
      </w:r>
      <w:r w:rsidR="00605A56">
        <w:rPr>
          <w:rFonts w:eastAsiaTheme="minorHAnsi"/>
          <w:noProof/>
          <w:color w:val="000000"/>
          <w:szCs w:val="20"/>
          <w:lang w:val="en-GB"/>
        </w:rPr>
        <w:t>(24)</w:t>
      </w:r>
      <w:r w:rsidR="00EC719E">
        <w:rPr>
          <w:rFonts w:eastAsiaTheme="minorHAnsi"/>
          <w:color w:val="000000"/>
          <w:szCs w:val="20"/>
          <w:lang w:val="en-GB"/>
        </w:rPr>
        <w:fldChar w:fldCharType="end"/>
      </w:r>
      <w:r w:rsidR="00355AEF" w:rsidRPr="00EA5E07">
        <w:rPr>
          <w:rFonts w:eastAsiaTheme="minorHAnsi"/>
          <w:color w:val="000000"/>
          <w:szCs w:val="20"/>
          <w:lang w:val="en-GB"/>
        </w:rPr>
        <w:t>, 20 (13%) develop</w:t>
      </w:r>
      <w:r w:rsidR="00CC4AE9">
        <w:rPr>
          <w:rFonts w:eastAsiaTheme="minorHAnsi"/>
          <w:color w:val="000000"/>
          <w:szCs w:val="20"/>
          <w:lang w:val="en-GB"/>
        </w:rPr>
        <w:t>ed</w:t>
      </w:r>
      <w:r w:rsidR="00355AEF" w:rsidRPr="00EA5E07">
        <w:rPr>
          <w:rFonts w:eastAsiaTheme="minorHAnsi"/>
          <w:color w:val="000000"/>
          <w:szCs w:val="20"/>
          <w:lang w:val="en-GB"/>
        </w:rPr>
        <w:t xml:space="preserve"> symptoms requiring resection </w:t>
      </w:r>
      <w:r w:rsidR="00855718">
        <w:rPr>
          <w:rFonts w:eastAsiaTheme="minorHAnsi"/>
          <w:color w:val="000000"/>
          <w:szCs w:val="20"/>
          <w:lang w:val="en-GB"/>
        </w:rPr>
        <w:t>at median age 2 years (range 1-6) and no child became asymptomatic after 6 years of age</w:t>
      </w:r>
      <w:r w:rsidR="00355AEF" w:rsidRPr="00EA5E07">
        <w:rPr>
          <w:rFonts w:eastAsiaTheme="minorHAnsi"/>
          <w:color w:val="000000"/>
          <w:szCs w:val="20"/>
          <w:lang w:val="en-GB"/>
        </w:rPr>
        <w:t>.</w:t>
      </w:r>
      <w:r w:rsidR="00EA5E07" w:rsidRPr="00EA5E07">
        <w:rPr>
          <w:rFonts w:eastAsiaTheme="minorHAnsi"/>
          <w:color w:val="000000"/>
          <w:szCs w:val="20"/>
          <w:lang w:val="en-GB"/>
        </w:rPr>
        <w:t xml:space="preserve"> </w:t>
      </w:r>
      <w:r w:rsidR="00EA5E07">
        <w:rPr>
          <w:rFonts w:eastAsiaTheme="minorHAnsi"/>
          <w:color w:val="000000"/>
          <w:szCs w:val="20"/>
          <w:lang w:val="en-GB"/>
        </w:rPr>
        <w:t xml:space="preserve">Hammond and </w:t>
      </w:r>
      <w:r w:rsidR="00C001D0">
        <w:rPr>
          <w:rFonts w:eastAsiaTheme="minorHAnsi"/>
          <w:color w:val="000000"/>
          <w:szCs w:val="20"/>
          <w:lang w:val="en-GB"/>
        </w:rPr>
        <w:t>colleagues</w:t>
      </w:r>
      <w:r w:rsidR="00EA5E07">
        <w:rPr>
          <w:rFonts w:eastAsiaTheme="minorHAnsi"/>
          <w:color w:val="000000"/>
          <w:szCs w:val="20"/>
          <w:lang w:val="en-GB"/>
        </w:rPr>
        <w:t xml:space="preserve"> </w:t>
      </w:r>
      <w:r w:rsidR="00EC719E">
        <w:rPr>
          <w:rFonts w:eastAsiaTheme="minorHAnsi"/>
          <w:color w:val="000000"/>
          <w:szCs w:val="20"/>
          <w:lang w:val="en-GB"/>
        </w:rPr>
        <w:fldChar w:fldCharType="begin"/>
      </w:r>
      <w:r w:rsidR="00A06949">
        <w:rPr>
          <w:rFonts w:eastAsiaTheme="minorHAnsi"/>
          <w:color w:val="000000"/>
          <w:szCs w:val="20"/>
          <w:lang w:val="en-GB"/>
        </w:rPr>
        <w:instrText xml:space="preserve"> ADDIN EN.CITE &lt;EndNote&gt;&lt;Cite&gt;&lt;Author&gt;Hammond&lt;/Author&gt;&lt;Year&gt;2010&lt;/Year&gt;&lt;RecNum&gt;1955&lt;/RecNum&gt;&lt;DisplayText&gt;(54)&lt;/DisplayText&gt;&lt;record&gt;&lt;rec-number&gt;1955&lt;/rec-number&gt;&lt;foreign-keys&gt;&lt;key app="EN" db-id="0ttf5p9pnzwed8eatx5xvrxvxwfwa990x02z" timestamp="1453041854"&gt;1955&lt;/key&gt;&lt;/foreign-keys&gt;&lt;ref-type name="Journal Article"&gt;17&lt;/ref-type&gt;&lt;contributors&gt;&lt;authors&gt;&lt;author&gt;Hammond, P.J.&lt;/author&gt;&lt;author&gt;Devdas, J.M.&lt;/author&gt;&lt;author&gt;Ray, B.&lt;/author&gt;&lt;author&gt;Ward-Platt, M.&lt;/author&gt;&lt;author&gt;Barrett, A.M.&lt;/author&gt;&lt;author&gt;McKean, M.&lt;/author&gt;&lt;/authors&gt;&lt;/contributors&gt;&lt;auth-address&gt;Royal Hospital for Sick Children, Yorkhill, Paediatric Surgery, Glasgow, United Kingdom. philiphammond@doctors.org.uk&lt;/auth-address&gt;&lt;titles&gt;&lt;title&gt;The outcome of expectant management of congenital cystic adenomatoid malformations (CCAM) of the lung&lt;/title&gt;&lt;secondary-title&gt;Eur. J Pediatr. Surg&lt;/secondary-title&gt;&lt;/titles&gt;&lt;periodical&gt;&lt;full-title&gt;Eur. J Pediatr. Surg&lt;/full-title&gt;&lt;/periodical&gt;&lt;pages&gt;145-149&lt;/pages&gt;&lt;volume&gt;20&lt;/volume&gt;&lt;number&gt;3&lt;/number&gt;&lt;reprint-edition&gt;Not in File&lt;/reprint-edition&gt;&lt;keywords&gt;&lt;keyword&gt;congenital&lt;/keyword&gt;&lt;keyword&gt;Cystic Adenomatoid Malformation of Lung,Congenital&lt;/keyword&gt;&lt;keyword&gt;Databases&lt;/keyword&gt;&lt;keyword&gt;diagnosis&lt;/keyword&gt;&lt;keyword&gt;England&lt;/keyword&gt;&lt;keyword&gt;Female&lt;/keyword&gt;&lt;keyword&gt;Humans&lt;/keyword&gt;&lt;keyword&gt;Infant&lt;/keyword&gt;&lt;keyword&gt;Infant,Newborn&lt;/keyword&gt;&lt;keyword&gt;Lung&lt;/keyword&gt;&lt;keyword&gt;Male&lt;/keyword&gt;&lt;keyword&gt;Methods&lt;/keyword&gt;&lt;keyword&gt;Parents&lt;/keyword&gt;&lt;keyword&gt;Pregnancy&lt;/keyword&gt;&lt;keyword&gt;Retrospective Studies&lt;/keyword&gt;&lt;keyword&gt;Sensitivity and Specificity&lt;/keyword&gt;&lt;keyword&gt;surgery&lt;/keyword&gt;&lt;keyword&gt;Treatment Outcome&lt;/keyword&gt;&lt;keyword&gt;ultrasonography&lt;/keyword&gt;&lt;keyword&gt;Ultrasonography,Prenatal&lt;/keyword&gt;&lt;/keywords&gt;&lt;dates&gt;&lt;year&gt;2010&lt;/year&gt;&lt;pub-dates&gt;&lt;date&gt;5/2010&lt;/date&gt;&lt;/pub-dates&gt;&lt;/dates&gt;&lt;label&gt;15769&lt;/label&gt;&lt;urls&gt;&lt;related-urls&gt;&lt;url&gt;http://www.ncbi.nlm.nih.gov/pubmed/20373281&lt;/url&gt;&lt;/related-urls&gt;&lt;/urls&gt;&lt;electronic-resource-num&gt;10.1055/s-0030-1249047 [doi]&lt;/electronic-resource-num&gt;&lt;/record&gt;&lt;/Cite&gt;&lt;/EndNote&gt;</w:instrText>
      </w:r>
      <w:r w:rsidR="00EC719E">
        <w:rPr>
          <w:rFonts w:eastAsiaTheme="minorHAnsi"/>
          <w:color w:val="000000"/>
          <w:szCs w:val="20"/>
          <w:lang w:val="en-GB"/>
        </w:rPr>
        <w:fldChar w:fldCharType="separate"/>
      </w:r>
      <w:r w:rsidR="00A06949">
        <w:rPr>
          <w:rFonts w:eastAsiaTheme="minorHAnsi"/>
          <w:noProof/>
          <w:color w:val="000000"/>
          <w:szCs w:val="20"/>
          <w:lang w:val="en-GB"/>
        </w:rPr>
        <w:t>(54)</w:t>
      </w:r>
      <w:r w:rsidR="00EC719E">
        <w:rPr>
          <w:rFonts w:eastAsiaTheme="minorHAnsi"/>
          <w:color w:val="000000"/>
          <w:szCs w:val="20"/>
          <w:lang w:val="en-GB"/>
        </w:rPr>
        <w:fldChar w:fldCharType="end"/>
      </w:r>
      <w:r w:rsidR="00EA5E07">
        <w:rPr>
          <w:rFonts w:eastAsiaTheme="minorHAnsi"/>
          <w:color w:val="000000"/>
          <w:szCs w:val="20"/>
          <w:lang w:val="en-GB"/>
        </w:rPr>
        <w:t xml:space="preserve"> have report</w:t>
      </w:r>
      <w:r w:rsidR="00AE1EA0">
        <w:rPr>
          <w:rFonts w:eastAsiaTheme="minorHAnsi"/>
          <w:color w:val="000000"/>
          <w:szCs w:val="20"/>
          <w:lang w:val="en-GB"/>
        </w:rPr>
        <w:t>ed a smaller series of 13 infan</w:t>
      </w:r>
      <w:r w:rsidR="00EA5E07">
        <w:rPr>
          <w:rFonts w:eastAsiaTheme="minorHAnsi"/>
          <w:color w:val="000000"/>
          <w:szCs w:val="20"/>
          <w:lang w:val="en-GB"/>
        </w:rPr>
        <w:t>t</w:t>
      </w:r>
      <w:r w:rsidR="00AE1EA0">
        <w:rPr>
          <w:rFonts w:eastAsiaTheme="minorHAnsi"/>
          <w:color w:val="000000"/>
          <w:szCs w:val="20"/>
          <w:lang w:val="en-GB"/>
        </w:rPr>
        <w:t>s</w:t>
      </w:r>
      <w:r w:rsidR="00EA5E07">
        <w:rPr>
          <w:rFonts w:eastAsiaTheme="minorHAnsi"/>
          <w:color w:val="000000"/>
          <w:szCs w:val="20"/>
          <w:lang w:val="en-GB"/>
        </w:rPr>
        <w:t xml:space="preserve"> </w:t>
      </w:r>
      <w:r w:rsidR="001C5B68">
        <w:rPr>
          <w:rFonts w:eastAsiaTheme="minorHAnsi"/>
          <w:color w:val="000000"/>
          <w:szCs w:val="20"/>
          <w:lang w:val="en-GB"/>
        </w:rPr>
        <w:t xml:space="preserve">all of </w:t>
      </w:r>
      <w:r w:rsidR="00EA5E07">
        <w:rPr>
          <w:rFonts w:eastAsiaTheme="minorHAnsi"/>
          <w:color w:val="000000"/>
          <w:szCs w:val="20"/>
          <w:lang w:val="en-GB"/>
        </w:rPr>
        <w:t>who</w:t>
      </w:r>
      <w:r w:rsidR="001C5B68">
        <w:rPr>
          <w:rFonts w:eastAsiaTheme="minorHAnsi"/>
          <w:color w:val="000000"/>
          <w:szCs w:val="20"/>
          <w:lang w:val="en-GB"/>
        </w:rPr>
        <w:t>m</w:t>
      </w:r>
      <w:r w:rsidR="00EA5E07">
        <w:rPr>
          <w:rFonts w:eastAsiaTheme="minorHAnsi"/>
          <w:color w:val="000000"/>
          <w:szCs w:val="20"/>
          <w:lang w:val="en-GB"/>
        </w:rPr>
        <w:t xml:space="preserve"> remained asymptomatic beyond the neonatal period and at follow-up (mean 2.6 years [range 6 months – 7 years]).</w:t>
      </w:r>
    </w:p>
    <w:p w14:paraId="3F596E13" w14:textId="77777777" w:rsidR="00B949C0" w:rsidRDefault="00B949C0">
      <w:pPr>
        <w:spacing w:after="160" w:line="259" w:lineRule="auto"/>
      </w:pPr>
    </w:p>
    <w:p w14:paraId="64E0A106" w14:textId="77777777" w:rsidR="002F4485" w:rsidRDefault="002F4485">
      <w:pPr>
        <w:spacing w:after="160" w:line="259" w:lineRule="auto"/>
      </w:pPr>
    </w:p>
    <w:p w14:paraId="188E4005" w14:textId="77777777" w:rsidR="00F26CFB" w:rsidRPr="000030BE" w:rsidRDefault="000030BE" w:rsidP="00B949C0">
      <w:pPr>
        <w:spacing w:after="160" w:line="480" w:lineRule="auto"/>
        <w:rPr>
          <w:u w:val="single"/>
        </w:rPr>
      </w:pPr>
      <w:r>
        <w:rPr>
          <w:u w:val="single"/>
        </w:rPr>
        <w:t>Risk of Malignancy</w:t>
      </w:r>
    </w:p>
    <w:p w14:paraId="243AB551" w14:textId="77777777" w:rsidR="00BF51D8" w:rsidRPr="00094EDA" w:rsidRDefault="00BF51D8" w:rsidP="00BF51D8">
      <w:pPr>
        <w:keepNext/>
        <w:spacing w:line="480" w:lineRule="auto"/>
      </w:pPr>
      <w:r w:rsidRPr="00094EDA">
        <w:t xml:space="preserve">Histological features of congenital lung malformations </w:t>
      </w:r>
      <w:proofErr w:type="gramStart"/>
      <w:r w:rsidRPr="00094EDA">
        <w:t>have been reported</w:t>
      </w:r>
      <w:proofErr w:type="gramEnd"/>
      <w:r w:rsidRPr="00094EDA">
        <w:t xml:space="preserve"> in association with the known pulmonary </w:t>
      </w:r>
      <w:proofErr w:type="spellStart"/>
      <w:r w:rsidRPr="00094EDA">
        <w:t>tumours</w:t>
      </w:r>
      <w:proofErr w:type="spellEnd"/>
      <w:r w:rsidR="000030BE">
        <w:t xml:space="preserve"> of childhood (rhabdomyosarcoma, </w:t>
      </w:r>
      <w:proofErr w:type="spellStart"/>
      <w:r w:rsidRPr="00094EDA">
        <w:t>pleuropulmonary</w:t>
      </w:r>
      <w:proofErr w:type="spellEnd"/>
      <w:r w:rsidRPr="00094EDA">
        <w:t xml:space="preserve"> </w:t>
      </w:r>
      <w:proofErr w:type="spellStart"/>
      <w:r w:rsidRPr="00094EDA">
        <w:t>blastoma</w:t>
      </w:r>
      <w:proofErr w:type="spellEnd"/>
      <w:r w:rsidRPr="00094EDA">
        <w:t xml:space="preserve"> and </w:t>
      </w:r>
      <w:proofErr w:type="spellStart"/>
      <w:r w:rsidRPr="00094EDA">
        <w:t>bronchioalveolar</w:t>
      </w:r>
      <w:proofErr w:type="spellEnd"/>
      <w:r w:rsidRPr="00094EDA">
        <w:t xml:space="preserve"> carci</w:t>
      </w:r>
      <w:r w:rsidR="00C742DA">
        <w:t>nomas). The potential risk of a</w:t>
      </w:r>
      <w:r w:rsidRPr="00094EDA">
        <w:t xml:space="preserve"> </w:t>
      </w:r>
      <w:proofErr w:type="gramStart"/>
      <w:r w:rsidR="00C742DA">
        <w:t>pren</w:t>
      </w:r>
      <w:r w:rsidRPr="00094EDA">
        <w:t>atally-diagnosed</w:t>
      </w:r>
      <w:proofErr w:type="gramEnd"/>
      <w:r w:rsidRPr="00094EDA">
        <w:t xml:space="preserve"> CLM in fact being a lung</w:t>
      </w:r>
      <w:r w:rsidRPr="00293C1F">
        <w:rPr>
          <w:lang w:val="en-GB"/>
        </w:rPr>
        <w:t xml:space="preserve"> tumour</w:t>
      </w:r>
      <w:r w:rsidRPr="00094EDA">
        <w:t>, or of possible ‘malignant transformation’ of a CLM, remains an important and controversial aspect of the long-term outcome of CLM. The role of surgery for asymptomatic cases hinges on further clarification of these risks, as well as the full elucidation of the protective effect of prophylactic resection.</w:t>
      </w:r>
    </w:p>
    <w:p w14:paraId="7B4AB26C" w14:textId="77777777" w:rsidR="00BF51D8" w:rsidRPr="00094EDA" w:rsidRDefault="00BF51D8" w:rsidP="00BF51D8">
      <w:pPr>
        <w:keepNext/>
        <w:spacing w:line="480" w:lineRule="auto"/>
        <w:rPr>
          <w:b/>
          <w:u w:val="single"/>
        </w:rPr>
      </w:pPr>
    </w:p>
    <w:p w14:paraId="7BABDCCE" w14:textId="77777777" w:rsidR="00BF51D8" w:rsidRPr="000030BE" w:rsidRDefault="000030BE" w:rsidP="00BF51D8">
      <w:pPr>
        <w:keepNext/>
        <w:spacing w:line="480" w:lineRule="auto"/>
        <w:rPr>
          <w:i/>
        </w:rPr>
      </w:pPr>
      <w:r>
        <w:rPr>
          <w:i/>
        </w:rPr>
        <w:t>Rhabdomyosarcoma</w:t>
      </w:r>
    </w:p>
    <w:p w14:paraId="0B42C98B" w14:textId="46C4DEA0" w:rsidR="00BF51D8" w:rsidRPr="00094EDA" w:rsidRDefault="00BF51D8" w:rsidP="00BF51D8">
      <w:pPr>
        <w:keepNext/>
        <w:spacing w:before="240" w:line="480" w:lineRule="auto"/>
      </w:pPr>
      <w:r w:rsidRPr="00094EDA">
        <w:t xml:space="preserve">There is recognition and acceptance that lung rhabdomyosarcomas should now be classified as </w:t>
      </w:r>
      <w:proofErr w:type="spellStart"/>
      <w:r w:rsidRPr="00094EDA">
        <w:t>pleuropulmonary</w:t>
      </w:r>
      <w:proofErr w:type="spellEnd"/>
      <w:r w:rsidRPr="00094EDA">
        <w:t xml:space="preserve"> </w:t>
      </w:r>
      <w:proofErr w:type="spellStart"/>
      <w:r w:rsidRPr="00094EDA">
        <w:t>blastomas</w:t>
      </w:r>
      <w:proofErr w:type="spellEnd"/>
      <w:r w:rsidRPr="00094EDA">
        <w:t xml:space="preserve">, and in </w:t>
      </w:r>
      <w:proofErr w:type="gramStart"/>
      <w:r w:rsidRPr="00094EDA">
        <w:t>2</w:t>
      </w:r>
      <w:proofErr w:type="gramEnd"/>
      <w:r w:rsidRPr="00094EDA">
        <w:t xml:space="preserve"> examples the published diagnosis has been amended </w:t>
      </w:r>
      <w:r w:rsidR="00855718">
        <w:rPr>
          <w:rFonts w:eastAsiaTheme="minorHAnsi"/>
          <w:color w:val="000000"/>
          <w:szCs w:val="20"/>
          <w:lang w:val="en-GB"/>
        </w:rPr>
        <w:fldChar w:fldCharType="begin">
          <w:fldData xml:space="preserve">PEVuZE5vdGU+PENpdGU+PEF1dGhvcj5QYWk8L0F1dGhvcj48WWVhcj4yMDA3PC9ZZWFyPjxSZWNO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=
</w:fldData>
        </w:fldChar>
      </w:r>
      <w:r w:rsidR="00A06949">
        <w:rPr>
          <w:rFonts w:eastAsiaTheme="minorHAnsi"/>
          <w:color w:val="000000"/>
          <w:szCs w:val="20"/>
          <w:lang w:val="en-GB"/>
        </w:rPr>
        <w:instrText xml:space="preserve"> ADDIN EN.CITE </w:instrText>
      </w:r>
      <w:r w:rsidR="00A06949">
        <w:rPr>
          <w:rFonts w:eastAsiaTheme="minorHAnsi"/>
          <w:color w:val="000000"/>
          <w:szCs w:val="20"/>
          <w:lang w:val="en-GB"/>
        </w:rPr>
        <w:fldChar w:fldCharType="begin">
          <w:fldData xml:space="preserve">PEVuZE5vdGU+PENpdGU+PEF1dGhvcj5QYWk8L0F1dGhvcj48WWVhcj4yMDA3PC9ZZWFyPjxSZWNO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=
</w:fldData>
        </w:fldChar>
      </w:r>
      <w:r w:rsidR="00A06949">
        <w:rPr>
          <w:rFonts w:eastAsiaTheme="minorHAnsi"/>
          <w:color w:val="000000"/>
          <w:szCs w:val="20"/>
          <w:lang w:val="en-GB"/>
        </w:rPr>
        <w:instrText xml:space="preserve"> ADDIN EN.CITE.DATA </w:instrText>
      </w:r>
      <w:r w:rsidR="00A06949">
        <w:rPr>
          <w:rFonts w:eastAsiaTheme="minorHAnsi"/>
          <w:color w:val="000000"/>
          <w:szCs w:val="20"/>
          <w:lang w:val="en-GB"/>
        </w:rPr>
      </w:r>
      <w:r w:rsidR="00A06949">
        <w:rPr>
          <w:rFonts w:eastAsiaTheme="minorHAnsi"/>
          <w:color w:val="000000"/>
          <w:szCs w:val="20"/>
          <w:lang w:val="en-GB"/>
        </w:rPr>
        <w:fldChar w:fldCharType="end"/>
      </w:r>
      <w:r w:rsidR="00855718">
        <w:rPr>
          <w:rFonts w:eastAsiaTheme="minorHAnsi"/>
          <w:color w:val="000000"/>
          <w:szCs w:val="20"/>
          <w:lang w:val="en-GB"/>
        </w:rPr>
        <w:fldChar w:fldCharType="separate"/>
      </w:r>
      <w:r w:rsidR="00A06949">
        <w:rPr>
          <w:rFonts w:eastAsiaTheme="minorHAnsi"/>
          <w:noProof/>
          <w:color w:val="000000"/>
          <w:szCs w:val="20"/>
          <w:lang w:val="en-GB"/>
        </w:rPr>
        <w:t>(55, 56)</w:t>
      </w:r>
      <w:r w:rsidR="00855718">
        <w:rPr>
          <w:rFonts w:eastAsiaTheme="minorHAnsi"/>
          <w:color w:val="000000"/>
          <w:szCs w:val="20"/>
          <w:lang w:val="en-GB"/>
        </w:rPr>
        <w:fldChar w:fldCharType="end"/>
      </w:r>
      <w:r w:rsidRPr="00094EDA">
        <w:t xml:space="preserve">. There have been 15 publications describing 20 cases of lung RMS in children between 1984 and 2009, none of which </w:t>
      </w:r>
      <w:proofErr w:type="gramStart"/>
      <w:r w:rsidRPr="00094EDA">
        <w:t>had been diagnosed</w:t>
      </w:r>
      <w:proofErr w:type="gramEnd"/>
      <w:r w:rsidRPr="00094EDA">
        <w:t xml:space="preserve"> </w:t>
      </w:r>
      <w:r w:rsidR="00C742DA">
        <w:t>pren</w:t>
      </w:r>
      <w:r w:rsidRPr="00094EDA">
        <w:t xml:space="preserve">atally. </w:t>
      </w:r>
      <w:r w:rsidR="000030BE">
        <w:t>In only half of these</w:t>
      </w:r>
      <w:r w:rsidRPr="00094EDA">
        <w:t xml:space="preserve"> 20 cases</w:t>
      </w:r>
      <w:r w:rsidR="000030BE">
        <w:t xml:space="preserve"> was</w:t>
      </w:r>
      <w:r w:rsidRPr="00094EDA">
        <w:t xml:space="preserve"> </w:t>
      </w:r>
      <w:r w:rsidR="000030BE">
        <w:t>the</w:t>
      </w:r>
      <w:r w:rsidRPr="00094EDA">
        <w:t xml:space="preserve"> hi</w:t>
      </w:r>
      <w:r w:rsidR="000030BE">
        <w:t xml:space="preserve">stological description of RMS </w:t>
      </w:r>
      <w:r w:rsidRPr="00094EDA">
        <w:t>associat</w:t>
      </w:r>
      <w:r w:rsidR="000030BE">
        <w:t>ed</w:t>
      </w:r>
      <w:r w:rsidRPr="00094EDA">
        <w:t xml:space="preserve"> with </w:t>
      </w:r>
      <w:r w:rsidR="000030BE">
        <w:t>a CLM</w:t>
      </w:r>
      <w:r w:rsidRPr="00094EDA">
        <w:t xml:space="preserve"> (bronchogenic cyst in 2, C</w:t>
      </w:r>
      <w:r w:rsidR="0080720E">
        <w:t>C</w:t>
      </w:r>
      <w:r w:rsidR="000030BE">
        <w:t>AM in 8).</w:t>
      </w:r>
    </w:p>
    <w:p w14:paraId="1C3A92F8" w14:textId="77777777" w:rsidR="00BF51D8" w:rsidRPr="000030BE" w:rsidRDefault="000030BE" w:rsidP="00BF51D8">
      <w:pPr>
        <w:keepNext/>
        <w:spacing w:before="240" w:line="480" w:lineRule="auto"/>
        <w:rPr>
          <w:i/>
        </w:rPr>
      </w:pPr>
      <w:proofErr w:type="spellStart"/>
      <w:r>
        <w:rPr>
          <w:i/>
        </w:rPr>
        <w:t>Bronchioalveolar</w:t>
      </w:r>
      <w:proofErr w:type="spellEnd"/>
      <w:r>
        <w:rPr>
          <w:i/>
        </w:rPr>
        <w:t xml:space="preserve"> carcinoma</w:t>
      </w:r>
    </w:p>
    <w:p w14:paraId="0E24F3C9" w14:textId="7AAEAB45" w:rsidR="00BF51D8" w:rsidRPr="00094EDA" w:rsidRDefault="00BF51D8" w:rsidP="00BF51D8">
      <w:pPr>
        <w:keepNext/>
        <w:spacing w:line="480" w:lineRule="auto"/>
        <w:rPr>
          <w:color w:val="000000"/>
        </w:rPr>
      </w:pPr>
      <w:proofErr w:type="spellStart"/>
      <w:r w:rsidRPr="00094EDA">
        <w:t>Bronchioalveolar</w:t>
      </w:r>
      <w:proofErr w:type="spellEnd"/>
      <w:r w:rsidRPr="00094EDA">
        <w:t xml:space="preserve"> carcinomas (BAC) occur predominantly in adults (mean age 69 years) and account for 24% of lung adenocarcinomas and 5% of all non-small cell lung malignancies </w:t>
      </w:r>
      <w:r w:rsidR="0080720E">
        <w:fldChar w:fldCharType="begin"/>
      </w:r>
      <w:r w:rsidR="00A06949">
        <w:instrText xml:space="preserve"> ADDIN EN.CITE &lt;EndNote&gt;&lt;Cite&gt;&lt;Author&gt;Zell&lt;/Author&gt;&lt;Year&gt;2005&lt;/Year&gt;&lt;RecNum&gt;2399&lt;/RecNum&gt;&lt;DisplayText&gt;(57)&lt;/DisplayText&gt;&lt;record&gt;&lt;rec-number&gt;2399&lt;/rec-number&gt;&lt;foreign-keys&gt;&lt;key app="EN" db-id="0ttf5p9pnzwed8eatx5xvrxvxwfwa990x02z" timestamp="1485874035"&gt;2399&lt;/key&gt;&lt;/foreign-keys&gt;&lt;ref-type name="Journal Article"&gt;17&lt;/ref-type&gt;&lt;contributors&gt;&lt;authors&gt;&lt;author&gt;Zell, J. A.&lt;/author&gt;&lt;author&gt;Ou, S. H.&lt;/author&gt;&lt;author&gt;Ziogas, A.&lt;/author&gt;&lt;author&gt;Anton-Culver, H.&lt;/author&gt;&lt;/authors&gt;&lt;/contributors&gt;&lt;auth-address&gt;The Chao Family Comprehensive Cancer Center, Division of Hematology, Department of Medicine, University of California, Irvine, CA, USA. jzell@uci.edu&lt;/auth-address&gt;&lt;titles&gt;&lt;title&gt;Epidemiology of bronchioloalveolar carcinoma: improvement in survival after release of the 1999 WHO classification of lung tumors&lt;/title&gt;&lt;secondary-title&gt;J Clin Oncol&lt;/secondary-title&gt;&lt;/titles&gt;&lt;periodical&gt;&lt;full-title&gt;J Clin Oncol&lt;/full-title&gt;&lt;/periodical&gt;&lt;pages&gt;8396-405&lt;/pages&gt;&lt;volume&gt;23&lt;/volume&gt;&lt;number&gt;33&lt;/number&gt;&lt;keywords&gt;&lt;keyword&gt;Adenocarcinoma, Bronchiolo-Alveolar/classification/epidemiology/*mortality&lt;/keyword&gt;&lt;keyword&gt;Aged&lt;/keyword&gt;&lt;keyword&gt;California/epidemiology&lt;/keyword&gt;&lt;keyword&gt;Cause of Death&lt;/keyword&gt;&lt;keyword&gt;Female&lt;/keyword&gt;&lt;keyword&gt;Humans&lt;/keyword&gt;&lt;keyword&gt;Lung Neoplasms/classification/epidemiology/*mortality&lt;/keyword&gt;&lt;keyword&gt;Male&lt;/keyword&gt;&lt;keyword&gt;Multivariate Analysis&lt;/keyword&gt;&lt;keyword&gt;Proportional Hazards Models&lt;/keyword&gt;&lt;keyword&gt;Retrospective Studies&lt;/keyword&gt;&lt;keyword&gt;Survival Rate&lt;/keyword&gt;&lt;keyword&gt;World Health Organization&lt;/keyword&gt;&lt;/keywords&gt;&lt;dates&gt;&lt;year&gt;2005&lt;/year&gt;&lt;pub-dates&gt;&lt;date&gt;Nov 20&lt;/date&gt;&lt;/pub-dates&gt;&lt;/dates&gt;&lt;isbn&gt;0732-183X (Print)&amp;#xD;0732-183X (Linking)&lt;/isbn&gt;&lt;accession-num&gt;16293870&lt;/accession-num&gt;&lt;urls&gt;&lt;related-urls&gt;&lt;url&gt;http://www.ncbi.nlm.nih.gov/pubmed/16293870&lt;/url&gt;&lt;/related-urls&gt;&lt;/urls&gt;&lt;electronic-resource-num&gt;10.1200/JCO.2005.03.0312&lt;/electronic-resource-num&gt;&lt;/record&gt;&lt;/Cite&gt;&lt;/EndNote&gt;</w:instrText>
      </w:r>
      <w:r w:rsidR="0080720E">
        <w:fldChar w:fldCharType="separate"/>
      </w:r>
      <w:r w:rsidR="00A06949">
        <w:rPr>
          <w:noProof/>
        </w:rPr>
        <w:t>(57)</w:t>
      </w:r>
      <w:r w:rsidR="0080720E">
        <w:fldChar w:fldCharType="end"/>
      </w:r>
      <w:r w:rsidRPr="00094EDA">
        <w:t xml:space="preserve">. BAC are extremely rare in childhood. There are approximately 20 cases (adults and children) reporting an association between </w:t>
      </w:r>
      <w:r w:rsidR="000030BE">
        <w:t>CLM</w:t>
      </w:r>
      <w:r w:rsidRPr="00094EDA">
        <w:t xml:space="preserve"> and BAC. Eight patients </w:t>
      </w:r>
      <w:r w:rsidR="000030BE">
        <w:t>were under 16 years of age (7 C</w:t>
      </w:r>
      <w:r w:rsidR="005132F9">
        <w:t>C</w:t>
      </w:r>
      <w:r w:rsidRPr="00094EDA">
        <w:t xml:space="preserve">AM and 1 bronchogenic cyst) </w:t>
      </w:r>
      <w:r w:rsidR="005132F9">
        <w:fldChar w:fldCharType="begin">
          <w:fldData xml:space="preserve">PEVuZE5vdGU+PENpdGU+PEF1dGhvcj5HcmFuYXRhPC9BdXRob3I+PFllYXI+MTk5ODwvWWVhcj48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</w:fldData>
        </w:fldChar>
      </w:r>
      <w:r w:rsidR="00A06949">
        <w:instrText xml:space="preserve"> ADDIN EN.CITE </w:instrText>
      </w:r>
      <w:r w:rsidR="00A06949">
        <w:fldChar w:fldCharType="begin">
          <w:fldData xml:space="preserve">PEVuZE5vdGU+PENpdGU+PEF1dGhvcj5HcmFuYXRhPC9BdXRob3I+PFllYXI+MTk5ODwvWWVhcj48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</w:fldData>
        </w:fldChar>
      </w:r>
      <w:r w:rsidR="00A06949">
        <w:instrText xml:space="preserve"> ADDIN EN.CITE.DATA </w:instrText>
      </w:r>
      <w:r w:rsidR="00A06949">
        <w:fldChar w:fldCharType="end"/>
      </w:r>
      <w:r w:rsidR="005132F9">
        <w:fldChar w:fldCharType="separate"/>
      </w:r>
      <w:r w:rsidR="00A06949">
        <w:rPr>
          <w:noProof/>
        </w:rPr>
        <w:t>(58-64)</w:t>
      </w:r>
      <w:r w:rsidR="005132F9">
        <w:fldChar w:fldCharType="end"/>
      </w:r>
      <w:r w:rsidRPr="00094EDA">
        <w:rPr>
          <w:color w:val="000000"/>
        </w:rPr>
        <w:t>.</w:t>
      </w:r>
      <w:r w:rsidRPr="00094EDA">
        <w:t xml:space="preserve"> Again, none of these </w:t>
      </w:r>
      <w:proofErr w:type="gramStart"/>
      <w:r w:rsidRPr="00094EDA">
        <w:t>were</w:t>
      </w:r>
      <w:proofErr w:type="gramEnd"/>
      <w:r w:rsidRPr="00094EDA">
        <w:t xml:space="preserve"> diagnosed </w:t>
      </w:r>
      <w:r w:rsidR="00C742DA">
        <w:t>pren</w:t>
      </w:r>
      <w:r w:rsidRPr="00094EDA">
        <w:t xml:space="preserve">atally. </w:t>
      </w:r>
      <w:r w:rsidRPr="00094EDA">
        <w:rPr>
          <w:color w:val="000000"/>
        </w:rPr>
        <w:t>Of particular interest, one adult (age 19 years) presented with respiratory symptoms/imaging which demonstrated a left lower lobar mass, subsequently shown to be BAC, and the patient died age 23 years. This patient had previously under</w:t>
      </w:r>
      <w:r w:rsidR="000030BE">
        <w:rPr>
          <w:color w:val="000000"/>
        </w:rPr>
        <w:t xml:space="preserve">gone </w:t>
      </w:r>
      <w:proofErr w:type="spellStart"/>
      <w:r w:rsidR="000030BE">
        <w:rPr>
          <w:color w:val="000000"/>
        </w:rPr>
        <w:t>segmentectomy</w:t>
      </w:r>
      <w:proofErr w:type="spellEnd"/>
      <w:r w:rsidR="000030BE">
        <w:rPr>
          <w:color w:val="000000"/>
        </w:rPr>
        <w:t xml:space="preserve"> for type I C</w:t>
      </w:r>
      <w:r w:rsidR="005132F9">
        <w:rPr>
          <w:color w:val="000000"/>
        </w:rPr>
        <w:t>C</w:t>
      </w:r>
      <w:r w:rsidRPr="00094EDA">
        <w:rPr>
          <w:color w:val="000000"/>
        </w:rPr>
        <w:t>AM more than 20 years earlier (age 2 months).</w:t>
      </w:r>
    </w:p>
    <w:p w14:paraId="068894B0" w14:textId="77777777" w:rsidR="00BF51D8" w:rsidRPr="00094EDA" w:rsidRDefault="00BF51D8" w:rsidP="00BF51D8">
      <w:pPr>
        <w:keepNext/>
        <w:spacing w:line="480" w:lineRule="auto"/>
        <w:rPr>
          <w:color w:val="000000"/>
        </w:rPr>
      </w:pPr>
    </w:p>
    <w:p w14:paraId="40BCE281" w14:textId="77777777" w:rsidR="00BF51D8" w:rsidRPr="000030BE" w:rsidRDefault="000030BE" w:rsidP="00BF51D8">
      <w:pPr>
        <w:spacing w:line="480" w:lineRule="auto"/>
        <w:rPr>
          <w:i/>
          <w:color w:val="000000"/>
        </w:rPr>
      </w:pPr>
      <w:proofErr w:type="spellStart"/>
      <w:r w:rsidRPr="000030BE">
        <w:rPr>
          <w:i/>
          <w:color w:val="000000"/>
        </w:rPr>
        <w:t>Pleuropulmonary</w:t>
      </w:r>
      <w:proofErr w:type="spellEnd"/>
      <w:r w:rsidRPr="000030BE">
        <w:rPr>
          <w:i/>
          <w:color w:val="000000"/>
        </w:rPr>
        <w:t xml:space="preserve"> </w:t>
      </w:r>
      <w:proofErr w:type="spellStart"/>
      <w:r w:rsidRPr="000030BE">
        <w:rPr>
          <w:i/>
          <w:color w:val="000000"/>
        </w:rPr>
        <w:t>Blastoma</w:t>
      </w:r>
      <w:proofErr w:type="spellEnd"/>
    </w:p>
    <w:p w14:paraId="1FEE28EC" w14:textId="134BF286" w:rsidR="00BF51D8" w:rsidRPr="00094EDA" w:rsidRDefault="00BF51D8" w:rsidP="00BF51D8">
      <w:pPr>
        <w:spacing w:line="480" w:lineRule="auto"/>
      </w:pPr>
      <w:proofErr w:type="spellStart"/>
      <w:r w:rsidRPr="00094EDA">
        <w:t>Pleuropulmonary</w:t>
      </w:r>
      <w:proofErr w:type="spellEnd"/>
      <w:r w:rsidRPr="00094EDA">
        <w:t xml:space="preserve"> </w:t>
      </w:r>
      <w:proofErr w:type="spellStart"/>
      <w:r w:rsidRPr="00094EDA">
        <w:t>blastomas</w:t>
      </w:r>
      <w:proofErr w:type="spellEnd"/>
      <w:r w:rsidRPr="00094EDA">
        <w:t xml:space="preserve"> </w:t>
      </w:r>
      <w:r w:rsidR="000030BE">
        <w:t xml:space="preserve">(PPB) </w:t>
      </w:r>
      <w:r w:rsidRPr="00094EDA">
        <w:t xml:space="preserve">were first described in 1988 </w:t>
      </w:r>
      <w:r w:rsidR="005132F9">
        <w:fldChar w:fldCharType="begin"/>
      </w:r>
      <w:r w:rsidR="00A06949">
        <w:instrText xml:space="preserve"> ADDIN EN.CITE &lt;EndNote&gt;&lt;Cite&gt;&lt;Author&gt;Manivel&lt;/Author&gt;&lt;Year&gt;1988&lt;/Year&gt;&lt;RecNum&gt;2407&lt;/RecNum&gt;&lt;DisplayText&gt;(65)&lt;/DisplayText&gt;&lt;record&gt;&lt;rec-number&gt;2407&lt;/rec-number&gt;&lt;foreign-keys&gt;&lt;key app="EN" db-id="0ttf5p9pnzwed8eatx5xvrxvxwfwa990x02z" timestamp="1485874323"&gt;2407&lt;/key&gt;&lt;/foreign-keys&gt;&lt;ref-type name="Journal Article"&gt;17&lt;/ref-type&gt;&lt;contributors&gt;&lt;authors&gt;&lt;author&gt;Manivel, J. C.&lt;/author&gt;&lt;author&gt;Priest, J. R.&lt;/author&gt;&lt;author&gt;Watterson, J.&lt;/author&gt;&lt;author&gt;Steiner, M.&lt;/author&gt;&lt;author&gt;Woods, W. G.&lt;/author&gt;&lt;author&gt;Wick, M. R.&lt;/author&gt;&lt;author&gt;Dehner, L. P.&lt;/author&gt;&lt;/authors&gt;&lt;/contributors&gt;&lt;auth-address&gt;Department of Laboratory Medicine, University of Minnesota Medical School and Hospital, Minneapolis.&lt;/auth-address&gt;&lt;titles&gt;&lt;title&gt;Pleuropulmonary blastoma. The so-called pulmonary blastoma of childhood&lt;/title&gt;&lt;secondary-title&gt;Cancer&lt;/secondary-title&gt;&lt;/titles&gt;&lt;periodical&gt;&lt;full-title&gt;Cancer&lt;/full-title&gt;&lt;/periodical&gt;&lt;pages&gt;1516-26&lt;/pages&gt;&lt;volume&gt;62&lt;/volume&gt;&lt;number&gt;8&lt;/number&gt;&lt;keywords&gt;&lt;keyword&gt;Child&lt;/keyword&gt;&lt;keyword&gt;Child, Preschool&lt;/keyword&gt;&lt;keyword&gt;Diagnosis, Differential&lt;/keyword&gt;&lt;keyword&gt;Female&lt;/keyword&gt;&lt;keyword&gt;Humans&lt;/keyword&gt;&lt;keyword&gt;Immunohistochemistry&lt;/keyword&gt;&lt;keyword&gt;Infant&lt;/keyword&gt;&lt;keyword&gt;Lung Neoplasms/immunology/*pathology/ultrastructure&lt;/keyword&gt;&lt;keyword&gt;Male&lt;/keyword&gt;&lt;keyword&gt;Prognosis&lt;/keyword&gt;&lt;keyword&gt;Sarcoma/pathology&lt;/keyword&gt;&lt;/keywords&gt;&lt;dates&gt;&lt;year&gt;1988&lt;/year&gt;&lt;pub-dates&gt;&lt;date&gt;Oct 15&lt;/date&gt;&lt;/pub-dates&gt;&lt;/dates&gt;&lt;isbn&gt;0008-543X (Print)&amp;#xD;0008-543X (Linking)&lt;/isbn&gt;&lt;accession-num&gt;3048630&lt;/accession-num&gt;&lt;urls&gt;&lt;related-urls&gt;&lt;url&gt;http://www.ncbi.nlm.nih.gov/pubmed/3048630&lt;/url&gt;&lt;/related-urls&gt;&lt;/urls&gt;&lt;/record&gt;&lt;/Cite&gt;&lt;/EndNote&gt;</w:instrText>
      </w:r>
      <w:r w:rsidR="005132F9">
        <w:fldChar w:fldCharType="separate"/>
      </w:r>
      <w:r w:rsidR="00A06949">
        <w:rPr>
          <w:noProof/>
        </w:rPr>
        <w:t>(65)</w:t>
      </w:r>
      <w:r w:rsidR="005132F9">
        <w:fldChar w:fldCharType="end"/>
      </w:r>
      <w:r w:rsidRPr="00094EDA">
        <w:t xml:space="preserve">. Three types (I-III) are </w:t>
      </w:r>
      <w:proofErr w:type="spellStart"/>
      <w:r w:rsidRPr="00094EDA">
        <w:t>recognised</w:t>
      </w:r>
      <w:proofErr w:type="spellEnd"/>
      <w:r w:rsidRPr="00094EDA">
        <w:t xml:space="preserve"> and there is evidence that progression occurs from type I cystic lesions with a good prognosis (85-90%), through to type II and type III, the latter being a high-grade solid sarcoma with a worse outcome (45-60%) </w:t>
      </w:r>
      <w:r w:rsidR="00A06949">
        <w:fldChar w:fldCharType="begin"/>
      </w:r>
      <w:r w:rsidR="00A06949">
        <w:instrText xml:space="preserve"> ADDIN EN.CITE &lt;EndNote&gt;&lt;Cite&gt;&lt;Author&gt;Wright&lt;/Author&gt;&lt;Year&gt;2000&lt;/Year&gt;&lt;RecNum&gt;2416&lt;/RecNum&gt;&lt;DisplayText&gt;(66)&lt;/DisplayText&gt;&lt;record&gt;&lt;rec-number&gt;2416&lt;/rec-number&gt;&lt;foreign-keys&gt;&lt;key app="EN" db-id="0ttf5p9pnzwed8eatx5xvrxvxwfwa990x02z" timestamp="1485875439"&gt;2416&lt;/key&gt;&lt;/foreign-keys&gt;&lt;ref-type name="Journal Article"&gt;17&lt;/ref-type&gt;&lt;contributors&gt;&lt;authors&gt;&lt;author&gt;Wright, J. R., Jr.&lt;/author&gt;&lt;/authors&gt;&lt;/contributors&gt;&lt;auth-address&gt;Departments of Pathology, Surgery, and Bio-Medical Engineering, Dalhousie University Faculty of Medicine, Halifax, Nova Scotia, Canada.&lt;/auth-address&gt;&lt;titles&gt;&lt;title&gt;Pleuropulmonary blastoma: A case report documenting transition from type I (cystic) to type III (solid)&lt;/title&gt;&lt;secondary-title&gt;Cancer&lt;/secondary-title&gt;&lt;/titles&gt;&lt;periodical&gt;&lt;full-title&gt;Cancer&lt;/full-title&gt;&lt;/periodical&gt;&lt;pages&gt;2853-8&lt;/pages&gt;&lt;volume&gt;88&lt;/volume&gt;&lt;number&gt;12&lt;/number&gt;&lt;keywords&gt;&lt;keyword&gt;*Cell Transformation, Neoplastic&lt;/keyword&gt;&lt;keyword&gt;Child, Preschool&lt;/keyword&gt;&lt;keyword&gt;Cysts/pathology&lt;/keyword&gt;&lt;keyword&gt;Female&lt;/keyword&gt;&lt;keyword&gt;Humans&lt;/keyword&gt;&lt;keyword&gt;Lung Neoplasms/*classification/pathology&lt;/keyword&gt;&lt;keyword&gt;Precancerous Conditions/pathology&lt;/keyword&gt;&lt;keyword&gt;Pulmonary Blastoma/*classification/pathology&lt;/keyword&gt;&lt;/keywords&gt;&lt;dates&gt;&lt;year&gt;2000&lt;/year&gt;&lt;pub-dates&gt;&lt;date&gt;Jun 15&lt;/date&gt;&lt;/pub-dates&gt;&lt;/dates&gt;&lt;isbn&gt;0008-543X (Print)&amp;#xD;0008-543X (Linking)&lt;/isbn&gt;&lt;accession-num&gt;10870072&lt;/accession-num&gt;&lt;urls&gt;&lt;related-urls&gt;&lt;url&gt;http://www.ncbi.nlm.nih.gov/pubmed/10870072&lt;/url&gt;&lt;/related-urls&gt;&lt;/urls&gt;&lt;/record&gt;&lt;/Cite&gt;&lt;/EndNote&gt;</w:instrText>
      </w:r>
      <w:r w:rsidR="00A06949">
        <w:fldChar w:fldCharType="separate"/>
      </w:r>
      <w:r w:rsidR="00A06949">
        <w:rPr>
          <w:noProof/>
        </w:rPr>
        <w:t>(66)</w:t>
      </w:r>
      <w:r w:rsidR="00A06949">
        <w:fldChar w:fldCharType="end"/>
      </w:r>
      <w:r w:rsidRPr="00094EDA">
        <w:t>. Conversely, there are also descriptions of spontaneous resolution of type I PPBs</w:t>
      </w:r>
      <w:r w:rsidR="00A06949">
        <w:t xml:space="preserve"> </w:t>
      </w:r>
      <w:r w:rsidR="00A06949">
        <w:fldChar w:fldCharType="begin">
          <w:fldData xml:space="preserve">PEVuZE5vdGU+PENpdGU+PEF1dGhvcj5IaWxsPC9BdXRob3I+PFllYXI+MjAwODwvWWVhcj48UmVj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</w:fldData>
        </w:fldChar>
      </w:r>
      <w:r w:rsidR="00A06949">
        <w:instrText xml:space="preserve"> ADDIN EN.CITE </w:instrText>
      </w:r>
      <w:r w:rsidR="00A06949">
        <w:fldChar w:fldCharType="begin">
          <w:fldData xml:space="preserve">PEVuZE5vdGU+PENpdGU+PEF1dGhvcj5IaWxsPC9BdXRob3I+PFllYXI+MjAwODwvWWVhcj48UmVj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</w:fldData>
        </w:fldChar>
      </w:r>
      <w:r w:rsidR="00A06949">
        <w:instrText xml:space="preserve"> ADDIN EN.CITE.DATA </w:instrText>
      </w:r>
      <w:r w:rsidR="00A06949">
        <w:fldChar w:fldCharType="end"/>
      </w:r>
      <w:r w:rsidR="00A06949">
        <w:fldChar w:fldCharType="separate"/>
      </w:r>
      <w:r w:rsidR="00A06949">
        <w:rPr>
          <w:noProof/>
        </w:rPr>
        <w:t>(67)</w:t>
      </w:r>
      <w:r w:rsidR="00A06949">
        <w:fldChar w:fldCharType="end"/>
      </w:r>
      <w:r w:rsidRPr="00094EDA">
        <w:t xml:space="preserve">. It appears that type I PPB, which are purely cystic, </w:t>
      </w:r>
      <w:proofErr w:type="gramStart"/>
      <w:r w:rsidRPr="00094EDA">
        <w:t xml:space="preserve">cannot </w:t>
      </w:r>
      <w:r w:rsidR="000030BE">
        <w:t>be differentiated</w:t>
      </w:r>
      <w:proofErr w:type="gramEnd"/>
      <w:r w:rsidR="000030BE">
        <w:t xml:space="preserve"> from type </w:t>
      </w:r>
      <w:r w:rsidR="0075720B">
        <w:t>IV</w:t>
      </w:r>
      <w:r w:rsidR="000030BE">
        <w:t xml:space="preserve"> C</w:t>
      </w:r>
      <w:r w:rsidR="00616069">
        <w:t>C</w:t>
      </w:r>
      <w:r w:rsidRPr="00094EDA">
        <w:t>AM by imagi</w:t>
      </w:r>
      <w:bookmarkStart w:id="0" w:name="_GoBack"/>
      <w:bookmarkEnd w:id="0"/>
      <w:r w:rsidRPr="00094EDA">
        <w:t>ng alone, and there is even debate amongst pathologists as whether th</w:t>
      </w:r>
      <w:r w:rsidR="000030BE">
        <w:t>ey are indeed distinct entities</w:t>
      </w:r>
      <w:r w:rsidRPr="00094EDA">
        <w:t xml:space="preserve">. The majority are reported to the International </w:t>
      </w:r>
      <w:proofErr w:type="spellStart"/>
      <w:r w:rsidRPr="00094EDA">
        <w:t>Pleuropulmonary</w:t>
      </w:r>
      <w:proofErr w:type="spellEnd"/>
      <w:r w:rsidRPr="00094EDA">
        <w:t xml:space="preserve"> </w:t>
      </w:r>
      <w:proofErr w:type="spellStart"/>
      <w:r w:rsidRPr="00094EDA">
        <w:t>Blastoma</w:t>
      </w:r>
      <w:proofErr w:type="spellEnd"/>
      <w:r w:rsidRPr="00094EDA">
        <w:t xml:space="preserve"> Registry (IPPBR) which </w:t>
      </w:r>
      <w:r w:rsidR="0075720B">
        <w:t>has reported on</w:t>
      </w:r>
      <w:r w:rsidRPr="00094EDA">
        <w:t xml:space="preserve"> at least 450 such cases in patients &lt;20 years of age </w:t>
      </w:r>
      <w:r w:rsidR="005132F9">
        <w:fldChar w:fldCharType="begin">
          <w:fldData xml:space="preserve">PEVuZE5vdGU+PENpdGU+PEF1dGhvcj5IaWxsPC9BdXRob3I+PFllYXI+MjAwODwvWWVhcj48UmVj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</w:fldData>
        </w:fldChar>
      </w:r>
      <w:r w:rsidR="00A06949">
        <w:instrText xml:space="preserve"> ADDIN EN.CITE </w:instrText>
      </w:r>
      <w:r w:rsidR="00A06949">
        <w:fldChar w:fldCharType="begin">
          <w:fldData xml:space="preserve">PEVuZE5vdGU+PENpdGU+PEF1dGhvcj5IaWxsPC9BdXRob3I+PFllYXI+MjAwODwvWWVhcj48UmVj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</w:fldData>
        </w:fldChar>
      </w:r>
      <w:r w:rsidR="00A06949">
        <w:instrText xml:space="preserve"> ADDIN EN.CITE.DATA </w:instrText>
      </w:r>
      <w:r w:rsidR="00A06949">
        <w:fldChar w:fldCharType="end"/>
      </w:r>
      <w:r w:rsidR="005132F9">
        <w:fldChar w:fldCharType="separate"/>
      </w:r>
      <w:r w:rsidR="00A06949">
        <w:rPr>
          <w:noProof/>
        </w:rPr>
        <w:t>(67, 68)</w:t>
      </w:r>
      <w:r w:rsidR="005132F9">
        <w:fldChar w:fldCharType="end"/>
      </w:r>
      <w:r w:rsidRPr="00094EDA">
        <w:t>. Recent data, including a large series of PPB, suggests that risk-stratification of these cases, based on clinical, genetic (DICER-1 mutation) and radiological features, may be possible in the majori</w:t>
      </w:r>
      <w:r w:rsidRPr="00094EDA">
        <w:rPr>
          <w:color w:val="000000" w:themeColor="text1"/>
        </w:rPr>
        <w:t xml:space="preserve">ty </w:t>
      </w:r>
      <w:r w:rsidR="00EC719E" w:rsidRPr="00094EDA">
        <w:rPr>
          <w:color w:val="000000" w:themeColor="text1"/>
        </w:rPr>
        <w:fldChar w:fldCharType="begin">
          <w:fldData xml:space="preserve">PEVuZE5vdGU+PENpdGU+PEF1dGhvcj5GZWluYmVyZzwvQXV0aG9yPjxZZWFyPjIwMTY8L1llYXI+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</w:fldData>
        </w:fldChar>
      </w:r>
      <w:r w:rsidR="00605A56">
        <w:rPr>
          <w:color w:val="000000" w:themeColor="text1"/>
        </w:rPr>
        <w:instrText xml:space="preserve"> ADDIN EN.CITE </w:instrText>
      </w:r>
      <w:r w:rsidR="00EC719E">
        <w:rPr>
          <w:color w:val="000000" w:themeColor="text1"/>
        </w:rPr>
        <w:fldChar w:fldCharType="begin">
          <w:fldData xml:space="preserve">PEVuZE5vdGU+PENpdGU+PEF1dGhvcj5GZWluYmVyZzwvQXV0aG9yPjxZZWFyPjIwMTY8L1llYXI+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</w:fldData>
        </w:fldChar>
      </w:r>
      <w:r w:rsidR="00605A56">
        <w:rPr>
          <w:color w:val="000000" w:themeColor="text1"/>
        </w:rPr>
        <w:instrText xml:space="preserve"> ADDIN EN.CITE.DATA </w:instrText>
      </w:r>
      <w:r w:rsidR="00EC719E">
        <w:rPr>
          <w:color w:val="000000" w:themeColor="text1"/>
        </w:rPr>
      </w:r>
      <w:r w:rsidR="00EC719E">
        <w:rPr>
          <w:color w:val="000000" w:themeColor="text1"/>
        </w:rPr>
        <w:fldChar w:fldCharType="end"/>
      </w:r>
      <w:r w:rsidR="00EC719E" w:rsidRPr="00094EDA">
        <w:rPr>
          <w:color w:val="000000" w:themeColor="text1"/>
        </w:rPr>
      </w:r>
      <w:r w:rsidR="00EC719E" w:rsidRPr="00094EDA">
        <w:rPr>
          <w:color w:val="000000" w:themeColor="text1"/>
        </w:rPr>
        <w:fldChar w:fldCharType="separate"/>
      </w:r>
      <w:r w:rsidR="00605A56">
        <w:rPr>
          <w:noProof/>
          <w:color w:val="000000" w:themeColor="text1"/>
        </w:rPr>
        <w:t>(21)</w:t>
      </w:r>
      <w:r w:rsidR="00EC719E" w:rsidRPr="00094EDA">
        <w:rPr>
          <w:color w:val="000000" w:themeColor="text1"/>
        </w:rPr>
        <w:fldChar w:fldCharType="end"/>
      </w:r>
      <w:r w:rsidRPr="00094EDA">
        <w:t>.</w:t>
      </w:r>
    </w:p>
    <w:p w14:paraId="0EA49EAF" w14:textId="3FFBD36B" w:rsidR="00BF51D8" w:rsidRPr="00094EDA" w:rsidRDefault="00BF51D8" w:rsidP="00BF51D8">
      <w:pPr>
        <w:spacing w:line="480" w:lineRule="auto"/>
      </w:pPr>
      <w:r w:rsidRPr="00094EDA">
        <w:t>Ther</w:t>
      </w:r>
      <w:r w:rsidR="000030BE">
        <w:t>e are a small number of reports of pr</w:t>
      </w:r>
      <w:r w:rsidRPr="00094EDA">
        <w:t xml:space="preserve">enatal detection of PPB as a congenital lung lesion diagnosed after surgery as </w:t>
      </w:r>
      <w:r w:rsidR="0075720B">
        <w:t xml:space="preserve">containing foci of </w:t>
      </w:r>
      <w:r w:rsidRPr="00094EDA">
        <w:t>PPB</w:t>
      </w:r>
      <w:r w:rsidR="0075720B">
        <w:t xml:space="preserve"> within a CCAM</w:t>
      </w:r>
      <w:r w:rsidRPr="00094EDA">
        <w:t>. Three c</w:t>
      </w:r>
      <w:r w:rsidR="00702446">
        <w:t xml:space="preserve">ases in the English literature </w:t>
      </w:r>
      <w:r w:rsidR="00EC719E">
        <w:fldChar w:fldCharType="begin">
          <w:fldData xml:space="preserve">PEVuZE5vdGU+PENpdGU+PEF1dGhvcj5EdXJlbGw8L0F1dGhvcj48WWVhcj4yMDE2PC9ZZWFyPjxS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==
</w:fldData>
        </w:fldChar>
      </w:r>
      <w:r w:rsidR="00A06949">
        <w:instrText xml:space="preserve"> ADDIN EN.CITE </w:instrText>
      </w:r>
      <w:r w:rsidR="00A06949">
        <w:fldChar w:fldCharType="begin">
          <w:fldData xml:space="preserve">PEVuZE5vdGU+PENpdGU+PEF1dGhvcj5EdXJlbGw8L0F1dGhvcj48WWVhcj4yMDE2PC9ZZWFyPjxS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==
</w:fldData>
        </w:fldChar>
      </w:r>
      <w:r w:rsidR="00A06949">
        <w:instrText xml:space="preserve"> ADDIN EN.CITE.DATA </w:instrText>
      </w:r>
      <w:r w:rsidR="00A06949">
        <w:fldChar w:fldCharType="end"/>
      </w:r>
      <w:r w:rsidR="00EC719E">
        <w:fldChar w:fldCharType="separate"/>
      </w:r>
      <w:r w:rsidR="00A06949">
        <w:rPr>
          <w:noProof/>
        </w:rPr>
        <w:t>(69, 70)</w:t>
      </w:r>
      <w:r w:rsidR="00EC719E">
        <w:fldChar w:fldCharType="end"/>
      </w:r>
      <w:r w:rsidRPr="00094EDA">
        <w:t xml:space="preserve"> </w:t>
      </w:r>
      <w:r w:rsidR="00702446">
        <w:t xml:space="preserve">and one in French </w:t>
      </w:r>
      <w:r w:rsidR="00EC719E">
        <w:fldChar w:fldCharType="begin">
          <w:fldData xml:space="preserve">PEVuZE5vdGU+PENpdGU+PEF1dGhvcj5NZWNob3VsYW48L0F1dGhvcj48WWVhcj4yMDA3PC9ZZWFy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==
</w:fldData>
        </w:fldChar>
      </w:r>
      <w:r w:rsidR="00A06949">
        <w:instrText xml:space="preserve"> ADDIN EN.CITE </w:instrText>
      </w:r>
      <w:r w:rsidR="00A06949">
        <w:fldChar w:fldCharType="begin">
          <w:fldData xml:space="preserve">PEVuZE5vdGU+PENpdGU+PEF1dGhvcj5NZWNob3VsYW48L0F1dGhvcj48WWVhcj4yMDA3PC9ZZWFy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==
</w:fldData>
        </w:fldChar>
      </w:r>
      <w:r w:rsidR="00A06949">
        <w:instrText xml:space="preserve"> ADDIN EN.CITE.DATA </w:instrText>
      </w:r>
      <w:r w:rsidR="00A06949">
        <w:fldChar w:fldCharType="end"/>
      </w:r>
      <w:r w:rsidR="00EC719E">
        <w:fldChar w:fldCharType="separate"/>
      </w:r>
      <w:r w:rsidR="00A06949">
        <w:rPr>
          <w:noProof/>
        </w:rPr>
        <w:t>(71)</w:t>
      </w:r>
      <w:r w:rsidR="00EC719E">
        <w:fldChar w:fldCharType="end"/>
      </w:r>
      <w:r w:rsidR="00702446">
        <w:t xml:space="preserve"> </w:t>
      </w:r>
      <w:r w:rsidRPr="00094EDA">
        <w:t xml:space="preserve">were asymptomatic at birth </w:t>
      </w:r>
      <w:r w:rsidR="00702446">
        <w:t>and underwent elective excision</w:t>
      </w:r>
      <w:r w:rsidRPr="00094EDA">
        <w:t xml:space="preserve">. Subsequent histology detected small foci of type 1 PPB within a CLM. The outcome was good without any further treatment. The significance of the increasing apparent incidence of CLM and the concomitant increase in histological detection of foci of PPB within </w:t>
      </w:r>
      <w:r w:rsidR="0075720B">
        <w:t xml:space="preserve">a benign </w:t>
      </w:r>
      <w:r w:rsidRPr="00094EDA">
        <w:t xml:space="preserve">CLM will need further evaluation as more cases </w:t>
      </w:r>
      <w:proofErr w:type="gramStart"/>
      <w:r w:rsidRPr="00094EDA">
        <w:t>are described</w:t>
      </w:r>
      <w:proofErr w:type="gramEnd"/>
      <w:r w:rsidRPr="00094EDA">
        <w:t xml:space="preserve">. </w:t>
      </w:r>
    </w:p>
    <w:p w14:paraId="5C6854D9" w14:textId="77777777" w:rsidR="00BF51D8" w:rsidRDefault="00BF51D8" w:rsidP="00B949C0">
      <w:pPr>
        <w:spacing w:after="160" w:line="480" w:lineRule="auto"/>
      </w:pPr>
    </w:p>
    <w:p w14:paraId="298BE84B" w14:textId="77777777" w:rsidR="00DB5E3E" w:rsidRPr="00F3716F" w:rsidRDefault="00DB5E3E" w:rsidP="00DB5E3E">
      <w:pPr>
        <w:spacing w:after="160" w:line="480" w:lineRule="auto"/>
        <w:rPr>
          <w:u w:val="single"/>
        </w:rPr>
      </w:pPr>
      <w:r w:rsidRPr="00F3716F">
        <w:rPr>
          <w:u w:val="single"/>
        </w:rPr>
        <w:t>Adult Outcomes of Congenital Lung Malformations:</w:t>
      </w:r>
    </w:p>
    <w:p w14:paraId="775B4874" w14:textId="2FCFE730" w:rsidR="00DB5E3E" w:rsidRDefault="00DB5E3E" w:rsidP="00DB5E3E">
      <w:pPr>
        <w:spacing w:after="160" w:line="480" w:lineRule="auto"/>
      </w:pPr>
      <w:r>
        <w:t>There are many case reports describing complications developing in CLMs in adults, ranging from infections through to spontaneous pneumothorax during air travel</w:t>
      </w:r>
      <w:r w:rsidR="002C4796">
        <w:t xml:space="preserve"> </w:t>
      </w:r>
      <w:r w:rsidR="005132F9">
        <w:fldChar w:fldCharType="begin"/>
      </w:r>
      <w:r w:rsidR="00A06949">
        <w:instrText xml:space="preserve"> ADDIN EN.CITE &lt;EndNote&gt;&lt;Cite&gt;&lt;Author&gt;Madan&lt;/Author&gt;&lt;Year&gt;2012&lt;/Year&gt;&lt;RecNum&gt;2412&lt;/RecNum&gt;&lt;DisplayText&gt;(72)&lt;/DisplayText&gt;&lt;record&gt;&lt;rec-number&gt;2412&lt;/rec-number&gt;&lt;foreign-keys&gt;&lt;key app="EN" db-id="0ttf5p9pnzwed8eatx5xvrxvxwfwa990x02z" timestamp="1485874473"&gt;2412&lt;/key&gt;&lt;/foreign-keys&gt;&lt;ref-type name="Journal Article"&gt;17&lt;/ref-type&gt;&lt;contributors&gt;&lt;authors&gt;&lt;author&gt;Madan, K.&lt;/author&gt;&lt;author&gt;Vishwanath, G.&lt;/author&gt;&lt;author&gt;Singh, N.&lt;/author&gt;&lt;/authors&gt;&lt;/contributors&gt;&lt;auth-address&gt;Department of Pulmonary Medicine, Postgraduate Institute of Medical Education and Research (PGIMER), Chandigarh, India.&lt;/auth-address&gt;&lt;titles&gt;&lt;title&gt;In-flight spontaneous pneumothorax: congenital cystic adenomatoid malformation of the lung&lt;/title&gt;&lt;secondary-title&gt;Respiration&lt;/secondary-title&gt;&lt;/titles&gt;&lt;periodical&gt;&lt;full-title&gt;Respiration&lt;/full-title&gt;&lt;/periodical&gt;&lt;pages&gt;554-8&lt;/pages&gt;&lt;volume&gt;83&lt;/volume&gt;&lt;number&gt;6&lt;/number&gt;&lt;keywords&gt;&lt;keyword&gt;Adult&lt;/keyword&gt;&lt;keyword&gt;*Aerospace Medicine&lt;/keyword&gt;&lt;keyword&gt;Atmospheric Pressure&lt;/keyword&gt;&lt;keyword&gt;Cystic Adenomatoid Malformation of Lung,&lt;/keyword&gt;&lt;keyword&gt;Congenital/*complications/diagnosis/surgery&lt;/keyword&gt;&lt;keyword&gt;Female&lt;/keyword&gt;&lt;keyword&gt;Humans&lt;/keyword&gt;&lt;keyword&gt;Pneumothorax/diagnostic imaging/*etiology&lt;/keyword&gt;&lt;keyword&gt;Thoracotomy&lt;/keyword&gt;&lt;keyword&gt;Tomography, X-Ray Computed&lt;/keyword&gt;&lt;keyword&gt;Travel&lt;/keyword&gt;&lt;/keywords&gt;&lt;dates&gt;&lt;year&gt;2012&lt;/year&gt;&lt;/dates&gt;&lt;isbn&gt;1423-0356 (Electronic)&amp;#xD;0025-7931 (Linking)&lt;/isbn&gt;&lt;accession-num&gt;22222752&lt;/accession-num&gt;&lt;urls&gt;&lt;related-urls&gt;&lt;url&gt;http://www.ncbi.nlm.nih.gov/pubmed/22222752&lt;/url&gt;&lt;/related-urls&gt;&lt;/urls&gt;&lt;electronic-resource-num&gt;10.1159/000334698&lt;/electronic-resource-num&gt;&lt;/record&gt;&lt;/Cite&gt;&lt;/EndNote&gt;</w:instrText>
      </w:r>
      <w:r w:rsidR="005132F9">
        <w:fldChar w:fldCharType="separate"/>
      </w:r>
      <w:r w:rsidR="00A06949">
        <w:rPr>
          <w:noProof/>
        </w:rPr>
        <w:t>(72)</w:t>
      </w:r>
      <w:r w:rsidR="005132F9">
        <w:fldChar w:fldCharType="end"/>
      </w:r>
      <w:r>
        <w:t>. The difficulty in interpreting these reports is the lack of knowledge of the underlying population denominator of patients with CLM who did not develop symptoms, as most adult cases thus described were born in th</w:t>
      </w:r>
      <w:r w:rsidR="00C742DA">
        <w:t>e era before pren</w:t>
      </w:r>
      <w:r>
        <w:t xml:space="preserve">atal recognition was commonplace. </w:t>
      </w:r>
      <w:r w:rsidR="00C742DA">
        <w:t>The first pr</w:t>
      </w:r>
      <w:r>
        <w:t xml:space="preserve">enatal confirmation of a CLM was described in 1975 </w:t>
      </w:r>
      <w:r w:rsidR="00EC719E">
        <w:fldChar w:fldCharType="begin"/>
      </w:r>
      <w:r w:rsidR="00A06949">
        <w:instrText xml:space="preserve"> ADDIN EN.CITE &lt;EndNote&gt;&lt;Cite&gt;&lt;Author&gt;Garrett&lt;/Author&gt;&lt;Year&gt;1975&lt;/Year&gt;&lt;RecNum&gt;2384&lt;/RecNum&gt;&lt;DisplayText&gt;(73)&lt;/DisplayText&gt;&lt;record&gt;&lt;rec-number&gt;2384&lt;/rec-number&gt;&lt;foreign-keys&gt;&lt;key app="EN" db-id="0ttf5p9pnzwed8eatx5xvrxvxwfwa990x02z" timestamp="1483456008"&gt;2384&lt;/key&gt;&lt;/foreign-keys&gt;&lt;ref-type name="Journal Article"&gt;17&lt;/ref-type&gt;&lt;contributors&gt;&lt;authors&gt;&lt;author&gt;Garrett, W. J.&lt;/author&gt;&lt;author&gt;Kossoff, G.&lt;/author&gt;&lt;author&gt;Lawrence, R.&lt;/author&gt;&lt;/authors&gt;&lt;/contributors&gt;&lt;titles&gt;&lt;title&gt;Gray scale echography in the diagnosis of hydrops due to fetal lung tumor&lt;/title&gt;&lt;secondary-title&gt;J Clin Ultrasound&lt;/secondary-title&gt;&lt;/titles&gt;&lt;periodical&gt;&lt;full-title&gt;J Clin Ultrasound&lt;/full-title&gt;&lt;/periodical&gt;&lt;pages&gt;45-50&lt;/pages&gt;&lt;volume&gt;3&lt;/volume&gt;&lt;number&gt;1&lt;/number&gt;&lt;keywords&gt;&lt;keyword&gt;Adult&lt;/keyword&gt;&lt;keyword&gt;Edema/*etiology&lt;/keyword&gt;&lt;keyword&gt;Female&lt;/keyword&gt;&lt;keyword&gt;Fetal Diseases/*diagnosis&lt;/keyword&gt;&lt;keyword&gt;Humans&lt;/keyword&gt;&lt;keyword&gt;Lung Neoplasms/complications/*diagnosis&lt;/keyword&gt;&lt;keyword&gt;Pregnancy&lt;/keyword&gt;&lt;keyword&gt;Pregnancy Trimester, Third&lt;/keyword&gt;&lt;keyword&gt;*Ultrasonography&lt;/keyword&gt;&lt;/keywords&gt;&lt;dates&gt;&lt;year&gt;1975&lt;/year&gt;&lt;pub-dates&gt;&lt;date&gt;Mar&lt;/date&gt;&lt;/pub-dates&gt;&lt;/dates&gt;&lt;isbn&gt;0091-2751 (Print)&amp;#xD;0091-2751 (Linking)&lt;/isbn&gt;&lt;accession-num&gt;803984&lt;/accession-num&gt;&lt;urls&gt;&lt;related-urls&gt;&lt;url&gt;http://www.ncbi.nlm.nih.gov/pubmed/803984&lt;/url&gt;&lt;/related-urls&gt;&lt;/urls&gt;&lt;/record&gt;&lt;/Cite&gt;&lt;/EndNote&gt;</w:instrText>
      </w:r>
      <w:r w:rsidR="00EC719E">
        <w:fldChar w:fldCharType="separate"/>
      </w:r>
      <w:r w:rsidR="00A06949">
        <w:rPr>
          <w:noProof/>
        </w:rPr>
        <w:t>(73)</w:t>
      </w:r>
      <w:r w:rsidR="00EC719E">
        <w:fldChar w:fldCharType="end"/>
      </w:r>
      <w:r>
        <w:t xml:space="preserve">, whereas current prenatal ultrasound is detecting CLM’s at a rate of up to 1 in 2400 pregnancies </w:t>
      </w:r>
      <w:r w:rsidR="00EC719E">
        <w:fldChar w:fldCharType="begin"/>
      </w:r>
      <w:r>
        <w:instrText xml:space="preserve"> ADDIN EN.CITE &lt;EndNote&gt;&lt;Cite&gt;&lt;Author&gt;Stocker&lt;/Author&gt;&lt;Year&gt;2015&lt;/Year&gt;&lt;RecNum&gt;2194&lt;/RecNum&gt;&lt;DisplayText&gt;(3)&lt;/DisplayText&gt;&lt;record&gt;&lt;rec-number&gt;2194&lt;/rec-number&gt;&lt;foreign-keys&gt;&lt;key app="EN" db-id="0ttf5p9pnzwed8eatx5xvrxvxwfwa990x02z" timestamp="1456348027"&gt;2194&lt;/key&gt;&lt;/foreign-keys&gt;&lt;ref-type name="Journal Article"&gt;17&lt;/ref-type&gt;&lt;contributors&gt;&lt;authors&gt;&lt;author&gt;Stocker, L. J.&lt;/author&gt;&lt;author&gt;Wellesley, D. G.&lt;/author&gt;&lt;author&gt;Stanton, M. P.&lt;/author&gt;&lt;author&gt;Parasuraman, R.&lt;/author&gt;&lt;author&gt;Howe, D. T.&lt;/author&gt;&lt;/authors&gt;&lt;/contributors&gt;&lt;auth-address&gt;University of Southampton, Faculty of Medicine, Academic Unit of Human Development and Health, UK.&lt;/auth-address&gt;&lt;titles&gt;&lt;title&gt;The increasing incidence of foetal echogenic congenital lung malformations: an observational study&lt;/title&gt;&lt;secondary-title&gt;Prenat Diagn&lt;/secondary-title&gt;&lt;/titles&gt;&lt;periodical&gt;&lt;full-title&gt;Prenat Diagn&lt;/full-title&gt;&lt;/periodical&gt;&lt;pages&gt;148-53&lt;/pages&gt;&lt;volume&gt;35&lt;/volume&gt;&lt;number&gt;2&lt;/number&gt;&lt;keywords&gt;&lt;keyword&gt;Adolescent&lt;/keyword&gt;&lt;keyword&gt;Adult&lt;/keyword&gt;&lt;keyword&gt;Female&lt;/keyword&gt;&lt;keyword&gt;Great Britain/epidemiology&lt;/keyword&gt;&lt;keyword&gt;Humans&lt;/keyword&gt;&lt;keyword&gt;Incidence&lt;/keyword&gt;&lt;keyword&gt;Lung/*abnormalities/ultrasonography&lt;/keyword&gt;&lt;keyword&gt;Pregnancy&lt;/keyword&gt;&lt;keyword&gt;Respiratory System Abnormalities/*epidemiology/ultrasonography&lt;/keyword&gt;&lt;keyword&gt;Ultrasonography, Prenatal&lt;/keyword&gt;&lt;keyword&gt;Young Adult&lt;/keyword&gt;&lt;/keywords&gt;&lt;dates&gt;&lt;year&gt;2015&lt;/year&gt;&lt;pub-dates&gt;&lt;date&gt;Feb&lt;/date&gt;&lt;/pub-dates&gt;&lt;/dates&gt;&lt;isbn&gt;1097-0223 (Electronic)&amp;#xD;0197-3851 (Linking)&lt;/isbn&gt;&lt;accession-num&gt;25256093&lt;/accession-num&gt;&lt;urls&gt;&lt;related-urls&gt;&lt;url&gt;http://www.ncbi.nlm.nih.gov/pubmed/25256093&lt;/url&gt;&lt;/related-urls&gt;&lt;/urls&gt;&lt;electronic-resource-num&gt;10.1002/pd.4507&lt;/electronic-resource-num&gt;&lt;/record&gt;&lt;/Cite&gt;&lt;/EndNote&gt;</w:instrText>
      </w:r>
      <w:r w:rsidR="00EC719E">
        <w:fldChar w:fldCharType="separate"/>
      </w:r>
      <w:r>
        <w:rPr>
          <w:noProof/>
        </w:rPr>
        <w:t>(3)</w:t>
      </w:r>
      <w:r w:rsidR="00EC719E">
        <w:fldChar w:fldCharType="end"/>
      </w:r>
      <w:r>
        <w:t xml:space="preserve">. As the majority of CLM diagnosed currently </w:t>
      </w:r>
      <w:proofErr w:type="gramStart"/>
      <w:r>
        <w:t>are resected</w:t>
      </w:r>
      <w:proofErr w:type="gramEnd"/>
      <w:r>
        <w:t xml:space="preserve">, even if asymptomatic, there is a paucity of recent case series describing adults with CLM </w:t>
      </w:r>
      <w:r>
        <w:rPr>
          <w:i/>
        </w:rPr>
        <w:t>in situ</w:t>
      </w:r>
      <w:r>
        <w:t xml:space="preserve">. The largest series of adults with </w:t>
      </w:r>
      <w:proofErr w:type="gramStart"/>
      <w:r>
        <w:t>surgically-managed</w:t>
      </w:r>
      <w:proofErr w:type="gramEnd"/>
      <w:r>
        <w:t xml:space="preserve"> CLM was reported by </w:t>
      </w:r>
      <w:proofErr w:type="spellStart"/>
      <w:r>
        <w:t>Makhija</w:t>
      </w:r>
      <w:proofErr w:type="spellEnd"/>
      <w:r>
        <w:t xml:space="preserve"> </w:t>
      </w:r>
      <w:r>
        <w:rPr>
          <w:i/>
        </w:rPr>
        <w:t>et al</w:t>
      </w:r>
      <w:r w:rsidR="005132F9">
        <w:rPr>
          <w:i/>
        </w:rPr>
        <w:t xml:space="preserve"> </w:t>
      </w:r>
      <w:r w:rsidR="005132F9">
        <w:rPr>
          <w:i/>
        </w:rPr>
        <w:fldChar w:fldCharType="begin">
          <w:fldData xml:space="preserve">PEVuZE5vdGU+PENpdGU+PEF1dGhvcj5NYWtoaWphPC9BdXRob3I+PFllYXI+MjAxMTwvWWVhcj48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</w:fldData>
        </w:fldChar>
      </w:r>
      <w:r w:rsidR="00A06949">
        <w:rPr>
          <w:i/>
        </w:rPr>
        <w:instrText xml:space="preserve"> ADDIN EN.CITE </w:instrText>
      </w:r>
      <w:r w:rsidR="00A06949">
        <w:rPr>
          <w:i/>
        </w:rPr>
        <w:fldChar w:fldCharType="begin">
          <w:fldData xml:space="preserve">PEVuZE5vdGU+PENpdGU+PEF1dGhvcj5NYWtoaWphPC9BdXRob3I+PFllYXI+MjAxMTwvWWVhcj48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</w:fldData>
        </w:fldChar>
      </w:r>
      <w:r w:rsidR="00A06949">
        <w:rPr>
          <w:i/>
        </w:rPr>
        <w:instrText xml:space="preserve"> ADDIN EN.CITE.DATA </w:instrText>
      </w:r>
      <w:r w:rsidR="00A06949">
        <w:rPr>
          <w:i/>
        </w:rPr>
      </w:r>
      <w:r w:rsidR="00A06949">
        <w:rPr>
          <w:i/>
        </w:rPr>
        <w:fldChar w:fldCharType="end"/>
      </w:r>
      <w:r w:rsidR="005132F9">
        <w:rPr>
          <w:i/>
        </w:rPr>
        <w:fldChar w:fldCharType="separate"/>
      </w:r>
      <w:r w:rsidR="00A06949">
        <w:rPr>
          <w:i/>
          <w:noProof/>
        </w:rPr>
        <w:t>(74)</w:t>
      </w:r>
      <w:r w:rsidR="005132F9">
        <w:rPr>
          <w:i/>
        </w:rPr>
        <w:fldChar w:fldCharType="end"/>
      </w:r>
      <w:r>
        <w:rPr>
          <w:i/>
        </w:rPr>
        <w:t xml:space="preserve">, </w:t>
      </w:r>
      <w:r>
        <w:t xml:space="preserve">who described </w:t>
      </w:r>
      <w:r w:rsidRPr="00261E68">
        <w:t>102</w:t>
      </w:r>
      <w:r>
        <w:t xml:space="preserve"> patients with a median age of 47 years (82% were symptomatic). Of interest, the relative incidence of pathological findings was the reverse of that seen in the </w:t>
      </w:r>
      <w:proofErr w:type="spellStart"/>
      <w:r>
        <w:t>paediatric</w:t>
      </w:r>
      <w:proofErr w:type="spellEnd"/>
      <w:r>
        <w:t xml:space="preserve"> literature – with bronchogenic cyst occurring most frequently (45%), followed by seq</w:t>
      </w:r>
      <w:r w:rsidR="002C73F9">
        <w:t>uestration (20%) and C</w:t>
      </w:r>
      <w:r w:rsidR="00C1695E">
        <w:t>C</w:t>
      </w:r>
      <w:r>
        <w:t xml:space="preserve">AM (8%). The majority of patients </w:t>
      </w:r>
      <w:proofErr w:type="gramStart"/>
      <w:r>
        <w:t>were treated</w:t>
      </w:r>
      <w:proofErr w:type="gramEnd"/>
      <w:r>
        <w:t xml:space="preserve"> with cyst enucleation, rather than lobectomy, and post-operative complications occurred in 10%. There were no cases of malignancy. There has been one recent report focusing on sequestration outcomes </w:t>
      </w:r>
      <w:r w:rsidR="005132F9">
        <w:fldChar w:fldCharType="begin"/>
      </w:r>
      <w:r w:rsidR="00A06949">
        <w:instrText xml:space="preserve"> ADDIN EN.CITE &lt;EndNote&gt;&lt;Cite&gt;&lt;Author&gt;Van Raemdonck&lt;/Author&gt;&lt;Year&gt;2001&lt;/Year&gt;&lt;RecNum&gt;2414&lt;/RecNum&gt;&lt;DisplayText&gt;(75)&lt;/DisplayText&gt;&lt;record&gt;&lt;rec-number&gt;2414&lt;/rec-number&gt;&lt;foreign-keys&gt;&lt;key app="EN" db-id="0ttf5p9pnzwed8eatx5xvrxvxwfwa990x02z" timestamp="1485874524"&gt;2414&lt;/key&gt;&lt;/foreign-keys&gt;&lt;ref-type name="Journal Article"&gt;17&lt;/ref-type&gt;&lt;contributors&gt;&lt;authors&gt;&lt;author&gt;Van Raemdonck, D.&lt;/author&gt;&lt;author&gt;De Boeck, K.&lt;/author&gt;&lt;author&gt;Devlieger, H.&lt;/author&gt;&lt;author&gt;Demedts, M.&lt;/author&gt;&lt;author&gt;Moerman, P.&lt;/author&gt;&lt;author&gt;Coosemans, W.&lt;/author&gt;&lt;author&gt;Deneffe, G.&lt;/author&gt;&lt;author&gt;Lerut, T.&lt;/author&gt;&lt;/authors&gt;&lt;/contributors&gt;&lt;auth-address&gt;Department of Thoracic Surgery, University Hospital Gasthuisberg, Herestraat 49, B-3000 Leuven, Belgium. dirk.vanraemdonck@uz.kuleuven.ac.be&lt;/auth-address&gt;&lt;titles&gt;&lt;title&gt;Pulmonary sequestration: a comparison between pediatric and adult patients&lt;/title&gt;&lt;secondary-title&gt;Eur J Cardiothorac Surg&lt;/secondary-title&gt;&lt;/titles&gt;&lt;periodical&gt;&lt;full-title&gt;Eur J Cardiothorac Surg&lt;/full-title&gt;&lt;/periodical&gt;&lt;pages&gt;388-95&lt;/pages&gt;&lt;volume&gt;19&lt;/volume&gt;&lt;number&gt;4&lt;/number&gt;&lt;keywords&gt;&lt;keyword&gt;Adolescent&lt;/keyword&gt;&lt;keyword&gt;Adult&lt;/keyword&gt;&lt;keyword&gt;*Bronchopulmonary Sequestration/diagnosis/surgery&lt;/keyword&gt;&lt;keyword&gt;Child&lt;/keyword&gt;&lt;keyword&gt;Child, Preschool&lt;/keyword&gt;&lt;keyword&gt;Humans&lt;/keyword&gt;&lt;keyword&gt;Infant, Newborn&lt;/keyword&gt;&lt;keyword&gt;Middle Aged&lt;/keyword&gt;&lt;keyword&gt;Pneumonectomy&lt;/keyword&gt;&lt;keyword&gt;Retrospective Studies&lt;/keyword&gt;&lt;keyword&gt;Treatment Outcome&lt;/keyword&gt;&lt;/keywords&gt;&lt;dates&gt;&lt;year&gt;2001&lt;/year&gt;&lt;pub-dates&gt;&lt;date&gt;Apr&lt;/date&gt;&lt;/pub-dates&gt;&lt;/dates&gt;&lt;isbn&gt;1010-7940 (Print)&amp;#xD;1010-7940 (Linking)&lt;/isbn&gt;&lt;accession-num&gt;11306301&lt;/accession-num&gt;&lt;urls&gt;&lt;related-urls&gt;&lt;url&gt;http://www.ncbi.nlm.nih.gov/pubmed/11306301&lt;/url&gt;&lt;/related-urls&gt;&lt;/urls&gt;&lt;/record&gt;&lt;/Cite&gt;&lt;/EndNote&gt;</w:instrText>
      </w:r>
      <w:r w:rsidR="005132F9">
        <w:fldChar w:fldCharType="separate"/>
      </w:r>
      <w:r w:rsidR="00A06949">
        <w:rPr>
          <w:noProof/>
        </w:rPr>
        <w:t>(75)</w:t>
      </w:r>
      <w:r w:rsidR="005132F9">
        <w:fldChar w:fldCharType="end"/>
      </w:r>
      <w:r>
        <w:t>, which concluded that extra-lobar sequestrations rarely develop symptoms in adulthood, whereas previously undiagnosed intra-lobar sequestrations presented with infections.</w:t>
      </w:r>
    </w:p>
    <w:p w14:paraId="03F787B9" w14:textId="77777777" w:rsidR="00F26CFB" w:rsidRPr="00702446" w:rsidRDefault="00702446" w:rsidP="00702446">
      <w:pPr>
        <w:pStyle w:val="Heading1"/>
        <w:rPr>
          <w:rFonts w:ascii="Times New Roman" w:hAnsi="Times New Roman" w:cs="Times New Roman"/>
        </w:rPr>
      </w:pPr>
      <w:r w:rsidRPr="00702446">
        <w:rPr>
          <w:rFonts w:ascii="Times New Roman" w:hAnsi="Times New Roman" w:cs="Times New Roman"/>
        </w:rPr>
        <w:t>Conclusion</w:t>
      </w:r>
    </w:p>
    <w:p w14:paraId="4A1E882B" w14:textId="190B2F34" w:rsidR="00702446" w:rsidRDefault="00293C1F" w:rsidP="00B949C0">
      <w:pPr>
        <w:spacing w:after="160" w:line="480" w:lineRule="auto"/>
      </w:pPr>
      <w:r>
        <w:t>Whilst we have reviewed the available literature on long</w:t>
      </w:r>
      <w:r w:rsidR="00C1695E">
        <w:t>-</w:t>
      </w:r>
      <w:r>
        <w:t xml:space="preserve">term outcomes of CLM’s, we </w:t>
      </w:r>
      <w:proofErr w:type="spellStart"/>
      <w:r>
        <w:t>emphasise</w:t>
      </w:r>
      <w:proofErr w:type="spellEnd"/>
      <w:r>
        <w:t xml:space="preserve"> the limited number of studies reporting cohorts of cases beyond </w:t>
      </w:r>
      <w:r w:rsidR="006D66F6">
        <w:t xml:space="preserve">early </w:t>
      </w:r>
      <w:r>
        <w:t xml:space="preserve">childhood. </w:t>
      </w:r>
      <w:r w:rsidR="00B848BE">
        <w:t xml:space="preserve">We support calls for </w:t>
      </w:r>
      <w:r w:rsidR="00702446">
        <w:t>long</w:t>
      </w:r>
      <w:r w:rsidR="00C1695E">
        <w:t>-</w:t>
      </w:r>
      <w:r w:rsidR="00702446">
        <w:t>term outcome studies of infants and children identified as having a CLM either pre- or post-</w:t>
      </w:r>
      <w:proofErr w:type="spellStart"/>
      <w:r w:rsidR="00702446">
        <w:t>natally</w:t>
      </w:r>
      <w:proofErr w:type="spellEnd"/>
      <w:r w:rsidR="00702446">
        <w:t xml:space="preserve"> </w:t>
      </w:r>
      <w:r w:rsidR="00EC719E">
        <w:fldChar w:fldCharType="begin"/>
      </w:r>
      <w:r w:rsidR="00A06949">
        <w:instrText xml:space="preserve"> ADDIN EN.CITE &lt;EndNote&gt;&lt;Cite&gt;&lt;Author&gt;Choudhry&lt;/Author&gt;&lt;Year&gt;2015&lt;/Year&gt;&lt;RecNum&gt;2383&lt;/RecNum&gt;&lt;DisplayText&gt;(76)&lt;/DisplayText&gt;&lt;record&gt;&lt;rec-number&gt;2383&lt;/rec-number&gt;&lt;foreign-keys&gt;&lt;key app="EN" db-id="0ttf5p9pnzwed8eatx5xvrxvxwfwa990x02z" timestamp="1483455978"&gt;2383&lt;/key&gt;&lt;/foreign-keys&gt;&lt;ref-type name="Journal Article"&gt;17&lt;/ref-type&gt;&lt;contributors&gt;&lt;authors&gt;&lt;author&gt;Choudhry, M.&lt;/author&gt;&lt;author&gt;Drake, D.&lt;/author&gt;&lt;/authors&gt;&lt;/contributors&gt;&lt;auth-address&gt;Department of Paediatric Surgery, Mater Dei Hospital, L-Imsida, Malta, mschoudhry@outlook.com.&lt;/auth-address&gt;&lt;titles&gt;&lt;title&gt;Antenatally diagnosed lung malformations: a plea for long-term outcome studies&lt;/title&gt;&lt;secondary-title&gt;Pediatr Surg Int&lt;/secondary-title&gt;&lt;/titles&gt;&lt;periodical&gt;&lt;full-title&gt;Pediatr Surg Int&lt;/full-title&gt;&lt;/periodical&gt;&lt;pages&gt;439-44&lt;/pages&gt;&lt;volume&gt;31&lt;/volume&gt;&lt;number&gt;5&lt;/number&gt;&lt;keywords&gt;&lt;keyword&gt;Female&lt;/keyword&gt;&lt;keyword&gt;Humans&lt;/keyword&gt;&lt;keyword&gt;Lung/*abnormalities/embryology&lt;/keyword&gt;&lt;keyword&gt;Lung Diseases/*diagnosis/embryology&lt;/keyword&gt;&lt;keyword&gt;*Outcome Assessment (Health Care)&lt;/keyword&gt;&lt;keyword&gt;Pregnancy&lt;/keyword&gt;&lt;keyword&gt;Ultrasonography, Prenatal/*methods&lt;/keyword&gt;&lt;/keywords&gt;&lt;dates&gt;&lt;year&gt;2015&lt;/year&gt;&lt;pub-dates&gt;&lt;date&gt;May&lt;/date&gt;&lt;/pub-dates&gt;&lt;/dates&gt;&lt;isbn&gt;1437-9813 (Electronic)&amp;#xD;0179-0358 (Linking)&lt;/isbn&gt;&lt;accession-num&gt;25556419&lt;/accession-num&gt;&lt;urls&gt;&lt;related-urls&gt;&lt;url&gt;http://www.ncbi.nlm.nih.gov/pubmed/25556419&lt;/url&gt;&lt;/related-urls&gt;&lt;/urls&gt;&lt;electronic-resource-num&gt;10.1007/s00383-014-3654-z&lt;/electronic-resource-num&gt;&lt;/record&gt;&lt;/Cite&gt;&lt;/EndNote&gt;</w:instrText>
      </w:r>
      <w:r w:rsidR="00EC719E">
        <w:fldChar w:fldCharType="separate"/>
      </w:r>
      <w:r w:rsidR="00A06949">
        <w:rPr>
          <w:noProof/>
        </w:rPr>
        <w:t>(76)</w:t>
      </w:r>
      <w:r w:rsidR="00EC719E">
        <w:fldChar w:fldCharType="end"/>
      </w:r>
      <w:r w:rsidR="00B848BE">
        <w:t xml:space="preserve"> into </w:t>
      </w:r>
      <w:r w:rsidR="006D66F6">
        <w:t xml:space="preserve">later </w:t>
      </w:r>
      <w:r w:rsidR="00B848BE">
        <w:t>childhood and adulthood</w:t>
      </w:r>
      <w:r w:rsidR="00702446">
        <w:t xml:space="preserve">. </w:t>
      </w:r>
      <w:r w:rsidR="00B64120">
        <w:t xml:space="preserve">To this end we have established a prospective registry of cases of CLM </w:t>
      </w:r>
      <w:r w:rsidR="00354A10">
        <w:t xml:space="preserve">(the International Congenital Lung Malformation Registry) </w:t>
      </w:r>
      <w:r w:rsidR="00B64120">
        <w:t>with the aim of documenting</w:t>
      </w:r>
      <w:r w:rsidR="00354A10">
        <w:t>,</w:t>
      </w:r>
      <w:r w:rsidR="00B64120">
        <w:t xml:space="preserve"> over time</w:t>
      </w:r>
      <w:r w:rsidR="00354A10">
        <w:t>, the short and</w:t>
      </w:r>
      <w:r w:rsidR="00B64120">
        <w:t xml:space="preserve"> </w:t>
      </w:r>
      <w:proofErr w:type="gramStart"/>
      <w:r w:rsidR="00B64120">
        <w:t>longer term</w:t>
      </w:r>
      <w:proofErr w:type="gramEnd"/>
      <w:r w:rsidR="00B64120">
        <w:t xml:space="preserve"> outcomes of these lesions, however they are managed. We invite all institutions to collaborate in this initiative: </w:t>
      </w:r>
      <w:hyperlink r:id="rId9" w:history="1">
        <w:r w:rsidR="00B64120" w:rsidRPr="00D12564">
          <w:rPr>
            <w:rStyle w:val="Hyperlink"/>
          </w:rPr>
          <w:t>www.iclmr.org</w:t>
        </w:r>
      </w:hyperlink>
      <w:r w:rsidR="00B64120">
        <w:t xml:space="preserve"> and hope that with time we can generate better quality evidence on which to base our treatment decisions.</w:t>
      </w:r>
    </w:p>
    <w:p w14:paraId="451836A0" w14:textId="77777777" w:rsidR="00AE1EA0" w:rsidRDefault="00AE1EA0" w:rsidP="00B949C0">
      <w:pPr>
        <w:spacing w:after="160" w:line="480" w:lineRule="auto"/>
      </w:pPr>
      <w:r>
        <w:br w:type="page"/>
      </w:r>
    </w:p>
    <w:p w14:paraId="4CF482C0" w14:textId="77777777" w:rsidR="00E47149" w:rsidRDefault="00E8465B" w:rsidP="00B46085">
      <w:pPr>
        <w:spacing w:line="480" w:lineRule="auto"/>
      </w:pPr>
      <w:r>
        <w:t xml:space="preserve">Figure 1 (A) Newborn chest radiograph performed </w:t>
      </w:r>
      <w:r w:rsidR="00E47149">
        <w:t xml:space="preserve">at 3 </w:t>
      </w:r>
      <w:r>
        <w:t xml:space="preserve">days </w:t>
      </w:r>
      <w:r w:rsidR="00E47149">
        <w:t xml:space="preserve">of age in a child with a prenatally diagnosed CLM who </w:t>
      </w:r>
      <w:r>
        <w:t xml:space="preserve">was </w:t>
      </w:r>
      <w:r w:rsidR="00E47149">
        <w:t xml:space="preserve">asymptomatic; (B) Chest radiograph at 4 years of age </w:t>
      </w:r>
      <w:r>
        <w:t xml:space="preserve">of the same child </w:t>
      </w:r>
      <w:r w:rsidR="00E47149">
        <w:t>at which time the child remained asymptomatic and had not undergone surgery.</w:t>
      </w:r>
    </w:p>
    <w:p w14:paraId="5B48D0E5" w14:textId="77777777" w:rsidR="00E47149" w:rsidRDefault="00E47149" w:rsidP="00B46085">
      <w:pPr>
        <w:spacing w:line="480" w:lineRule="auto"/>
      </w:pPr>
    </w:p>
    <w:p w14:paraId="1382D688" w14:textId="77777777" w:rsidR="00E47149" w:rsidRDefault="00E47149">
      <w:pPr>
        <w:spacing w:after="160" w:line="259" w:lineRule="auto"/>
      </w:pPr>
      <w:r>
        <w:br w:type="page"/>
      </w:r>
    </w:p>
    <w:p w14:paraId="1D6CE41E" w14:textId="77777777" w:rsidR="00C63983" w:rsidRDefault="00AE1EA0" w:rsidP="00B46085">
      <w:pPr>
        <w:spacing w:line="480" w:lineRule="auto"/>
      </w:pPr>
      <w:r>
        <w:t>References</w:t>
      </w:r>
    </w:p>
    <w:p w14:paraId="32319B0F" w14:textId="77777777" w:rsidR="00A06949" w:rsidRPr="00A06949" w:rsidRDefault="00EC719E" w:rsidP="00A06949">
      <w:pPr>
        <w:pStyle w:val="EndNoteBibliography"/>
      </w:pPr>
      <w:r>
        <w:fldChar w:fldCharType="begin"/>
      </w:r>
      <w:r w:rsidR="00C63983">
        <w:instrText xml:space="preserve"> ADDIN EN.REFLIST </w:instrText>
      </w:r>
      <w:r>
        <w:fldChar w:fldCharType="separate"/>
      </w:r>
      <w:r w:rsidR="00A06949" w:rsidRPr="00A06949">
        <w:t>1.</w:t>
      </w:r>
      <w:r w:rsidR="00A06949" w:rsidRPr="00A06949">
        <w:tab/>
        <w:t>Kotecha S, Barbato A, Bush A, Claus F, Davenport M, Delacourt C, et al. Antenatal and Postnatal Management of Congenital Cystic Adenomatoid Malformation. Paediatric Respiratory Reviews. 2012;13(3):162-71.</w:t>
      </w:r>
    </w:p>
    <w:p w14:paraId="0F5BBE57" w14:textId="77777777" w:rsidR="00A06949" w:rsidRPr="00A06949" w:rsidRDefault="00A06949" w:rsidP="00A06949">
      <w:pPr>
        <w:pStyle w:val="EndNoteBibliography"/>
      </w:pPr>
      <w:r w:rsidRPr="00A06949">
        <w:t>2.</w:t>
      </w:r>
      <w:r w:rsidRPr="00A06949">
        <w:tab/>
        <w:t>Sylvester KG, Albanese CT, Ghole S. Congenital bronchopulmonary malformations. In: Holcomb GW, Murphy JP, editors. Ashcraft's Pediatric Surgery. 5th ed. Phildelphia, PA: Saunders; 2010. p. 279-89.</w:t>
      </w:r>
    </w:p>
    <w:p w14:paraId="0E8B7F20" w14:textId="77777777" w:rsidR="00A06949" w:rsidRPr="00A06949" w:rsidRDefault="00A06949" w:rsidP="00A06949">
      <w:pPr>
        <w:pStyle w:val="EndNoteBibliography"/>
      </w:pPr>
      <w:r w:rsidRPr="00A06949">
        <w:t>3.</w:t>
      </w:r>
      <w:r w:rsidRPr="00A06949">
        <w:tab/>
        <w:t>Stocker LJ, Wellesley DG, Stanton MP, Parasuraman R, Howe DT. The increasing incidence of foetal echogenic congenital lung malformations: an observational study. Prenat Diagn. 2015;35(2):148-53.</w:t>
      </w:r>
    </w:p>
    <w:p w14:paraId="32CBEE67" w14:textId="77777777" w:rsidR="00A06949" w:rsidRPr="00A06949" w:rsidRDefault="00A06949" w:rsidP="00A06949">
      <w:pPr>
        <w:pStyle w:val="EndNoteBibliography"/>
      </w:pPr>
      <w:r w:rsidRPr="00A06949">
        <w:t>4.</w:t>
      </w:r>
      <w:r w:rsidRPr="00A06949">
        <w:tab/>
        <w:t>Burge D, Wheeler R. Increasing incidence of detection of congenital lung lesions. Pediatr Pulmonol. 2010;45(1):103.</w:t>
      </w:r>
    </w:p>
    <w:p w14:paraId="699AC6AC" w14:textId="77777777" w:rsidR="00A06949" w:rsidRPr="00A06949" w:rsidRDefault="00A06949" w:rsidP="00A06949">
      <w:pPr>
        <w:pStyle w:val="EndNoteBibliography"/>
      </w:pPr>
      <w:r w:rsidRPr="00A06949">
        <w:t>5.</w:t>
      </w:r>
      <w:r w:rsidRPr="00A06949">
        <w:tab/>
        <w:t>Stanton M. The argument for a non-operative approach to asymptomatic lung lesions. Semin Pediatr Surg. 2015;24(4):183-6.</w:t>
      </w:r>
    </w:p>
    <w:p w14:paraId="1EA5C008" w14:textId="77777777" w:rsidR="00A06949" w:rsidRPr="00A06949" w:rsidRDefault="00A06949" w:rsidP="00A06949">
      <w:pPr>
        <w:pStyle w:val="EndNoteBibliography"/>
      </w:pPr>
      <w:r w:rsidRPr="00A06949">
        <w:t>6.</w:t>
      </w:r>
      <w:r w:rsidRPr="00A06949">
        <w:tab/>
        <w:t>Kotecha S. Should asymptomatic congenital cystic adenomatous malformations be removed? the case against. Paediatr Respir Rev. 2013;14(3):171-2.</w:t>
      </w:r>
    </w:p>
    <w:p w14:paraId="73178522" w14:textId="77777777" w:rsidR="00A06949" w:rsidRPr="00A06949" w:rsidRDefault="00A06949" w:rsidP="00A06949">
      <w:pPr>
        <w:pStyle w:val="EndNoteBibliography"/>
      </w:pPr>
      <w:r w:rsidRPr="00A06949">
        <w:t>7.</w:t>
      </w:r>
      <w:r w:rsidRPr="00A06949">
        <w:tab/>
        <w:t>Jaffe A, Chitty LS. Congenital cystic adenomatoid malformations may not require surgical intervention. Arch Dis Child Fetal Neonatal Ed. 2006;91(6):F464.</w:t>
      </w:r>
    </w:p>
    <w:p w14:paraId="4F8C46E1" w14:textId="77777777" w:rsidR="00A06949" w:rsidRPr="00A06949" w:rsidRDefault="00A06949" w:rsidP="00A06949">
      <w:pPr>
        <w:pStyle w:val="EndNoteBibliography"/>
      </w:pPr>
      <w:r w:rsidRPr="00A06949">
        <w:t>8.</w:t>
      </w:r>
      <w:r w:rsidRPr="00A06949">
        <w:tab/>
        <w:t>Delacourt C, Hadchouel A, Khen DN. Shall all congenital cystic lung malformations be removed? the case in favour. Paediatr Respir Rev. 2013;14(3):169-70.</w:t>
      </w:r>
    </w:p>
    <w:p w14:paraId="22846C87" w14:textId="77777777" w:rsidR="00A06949" w:rsidRPr="00A06949" w:rsidRDefault="00A06949" w:rsidP="00A06949">
      <w:pPr>
        <w:pStyle w:val="EndNoteBibliography"/>
      </w:pPr>
      <w:r w:rsidRPr="00A06949">
        <w:t>9.</w:t>
      </w:r>
      <w:r w:rsidRPr="00A06949">
        <w:tab/>
        <w:t>Singh R, Davenport M. The argument for operative approach to asymptomatic lung lesions. Semin Pediatr Surg. 2015;24(4):187-95.</w:t>
      </w:r>
    </w:p>
    <w:p w14:paraId="21AEE3BF" w14:textId="77777777" w:rsidR="00A06949" w:rsidRPr="00A06949" w:rsidRDefault="00A06949" w:rsidP="00A06949">
      <w:pPr>
        <w:pStyle w:val="EndNoteBibliography"/>
      </w:pPr>
      <w:r w:rsidRPr="00A06949">
        <w:t>10.</w:t>
      </w:r>
      <w:r w:rsidRPr="00A06949">
        <w:tab/>
        <w:t>Eber E. Antenatal diagnosis of congenital thoracic malformations: early surgery, late surgery, or no surgery? Semin Respir Crit Care Med. 2007;28(3):355-66.</w:t>
      </w:r>
    </w:p>
    <w:p w14:paraId="4B30208B" w14:textId="77777777" w:rsidR="00A06949" w:rsidRPr="00A06949" w:rsidRDefault="00A06949" w:rsidP="00A06949">
      <w:pPr>
        <w:pStyle w:val="EndNoteBibliography"/>
      </w:pPr>
      <w:r w:rsidRPr="00A06949">
        <w:t>11.</w:t>
      </w:r>
      <w:r w:rsidRPr="00A06949">
        <w:tab/>
        <w:t>Ozcelik U, Gocmen A, Kiper N, Dogru D, Dilber E, Yalcin EG. Congenital lobar emphysema: evaluation and long-term follow-up of thirty cases at a single center. Pediatr Pulmonol. 2003;35(5):384-91.</w:t>
      </w:r>
    </w:p>
    <w:p w14:paraId="68A9B2DB" w14:textId="77777777" w:rsidR="00A06949" w:rsidRPr="00A06949" w:rsidRDefault="00A06949" w:rsidP="00A06949">
      <w:pPr>
        <w:pStyle w:val="EndNoteBibliography"/>
      </w:pPr>
      <w:r w:rsidRPr="00A06949">
        <w:t>12.</w:t>
      </w:r>
      <w:r w:rsidRPr="00A06949">
        <w:tab/>
        <w:t>Suen HC, Mathisen DJ, Grillo HC, LeBlanc J, McLoud TC, Moncure AC, et al. Surgical management and radiological characteristics of bronchogenic cysts. Ann Thorac Surg. 1993;55(2):476-81.</w:t>
      </w:r>
    </w:p>
    <w:p w14:paraId="5DA2578A" w14:textId="77777777" w:rsidR="00A06949" w:rsidRPr="00A06949" w:rsidRDefault="00A06949" w:rsidP="00A06949">
      <w:pPr>
        <w:pStyle w:val="EndNoteBibliography"/>
      </w:pPr>
      <w:r w:rsidRPr="00A06949">
        <w:t>13.</w:t>
      </w:r>
      <w:r w:rsidRPr="00A06949">
        <w:tab/>
        <w:t>Laberge JM, Puligandla P, Flageole H. Asymptomatic congenital lung malformations. Seminars in Pediatric Surgery.14(1):16-33.</w:t>
      </w:r>
    </w:p>
    <w:p w14:paraId="7727C828" w14:textId="77777777" w:rsidR="00A06949" w:rsidRPr="00A06949" w:rsidRDefault="00A06949" w:rsidP="00A06949">
      <w:pPr>
        <w:pStyle w:val="EndNoteBibliography"/>
      </w:pPr>
      <w:r w:rsidRPr="00A06949">
        <w:t>14.</w:t>
      </w:r>
      <w:r w:rsidRPr="00A06949">
        <w:tab/>
        <w:t>Papagiannopoulos K, Hughes S, Nicholson AG, Goldstraw P. Cystic lung lesions in the pediatric and adult population: surgical experience at the Brompton hospital. The Annals of Thoracic Surgery.73(5):1594-8.</w:t>
      </w:r>
    </w:p>
    <w:p w14:paraId="1CA59920" w14:textId="77777777" w:rsidR="00A06949" w:rsidRPr="00A06949" w:rsidRDefault="00A06949" w:rsidP="00A06949">
      <w:pPr>
        <w:pStyle w:val="EndNoteBibliography"/>
      </w:pPr>
      <w:r w:rsidRPr="00A06949">
        <w:t>15.</w:t>
      </w:r>
      <w:r w:rsidRPr="00A06949">
        <w:tab/>
        <w:t>Laberge JM, Flageole H, Pugash D, Khalife S, Blair G, Filiatrault D, et al. Outcome of the prenatally diagnosed congenital cystic adenomatoid lung malformation: a Canadian experience. Fetal Diagn Ther. 2001;16(3):178-86.</w:t>
      </w:r>
    </w:p>
    <w:p w14:paraId="7308DB0B" w14:textId="77777777" w:rsidR="00A06949" w:rsidRPr="00A06949" w:rsidRDefault="00A06949" w:rsidP="00A06949">
      <w:pPr>
        <w:pStyle w:val="EndNoteBibliography"/>
      </w:pPr>
      <w:r w:rsidRPr="00A06949">
        <w:t>16.</w:t>
      </w:r>
      <w:r w:rsidRPr="00A06949">
        <w:tab/>
        <w:t>Komori K, Kamagata S, Hirobe S, Toma M, Okumura K, Muto M, et al. Radionuclide imaging study of long-term pulmonary function after lobectomy in children with congenital cystic lung disease. J Pediatr Surg. 2009;44(11):2096-100.</w:t>
      </w:r>
    </w:p>
    <w:p w14:paraId="2F7EB14F" w14:textId="77777777" w:rsidR="00A06949" w:rsidRPr="00A06949" w:rsidRDefault="00A06949" w:rsidP="00A06949">
      <w:pPr>
        <w:pStyle w:val="EndNoteBibliography"/>
      </w:pPr>
      <w:r w:rsidRPr="00A06949">
        <w:t>17.</w:t>
      </w:r>
      <w:r w:rsidRPr="00A06949">
        <w:tab/>
        <w:t>Kunisaki SM, Powelson IA, Haydar B, Bowshier BC, Jarboe MD, Mychaliska GB, et al. Thoracoscopic vs Open Lobectomy in Infants and Young Children with Congenital Lung Malformations. Journal of the American College of Surgeons.218(2):261-70.</w:t>
      </w:r>
    </w:p>
    <w:p w14:paraId="5BA635D6" w14:textId="77777777" w:rsidR="00A06949" w:rsidRPr="00A06949" w:rsidRDefault="00A06949" w:rsidP="00A06949">
      <w:pPr>
        <w:pStyle w:val="EndNoteBibliography"/>
      </w:pPr>
      <w:r w:rsidRPr="00A06949">
        <w:t>18.</w:t>
      </w:r>
      <w:r w:rsidRPr="00A06949">
        <w:tab/>
        <w:t>Keijzer R, Chiu PP, Ratjen F, Langer JC. Pulmonary function after early vs late lobectomy during childhood: a preliminary study. J Pediatr Surg. 2009;44(5):893-5.</w:t>
      </w:r>
    </w:p>
    <w:p w14:paraId="49B487D6" w14:textId="77777777" w:rsidR="00A06949" w:rsidRPr="00A06949" w:rsidRDefault="00A06949" w:rsidP="00A06949">
      <w:pPr>
        <w:pStyle w:val="EndNoteBibliography"/>
      </w:pPr>
      <w:r w:rsidRPr="00A06949">
        <w:t>19.</w:t>
      </w:r>
      <w:r w:rsidRPr="00A06949">
        <w:tab/>
        <w:t>Naito Y, Beres A, Lapidus-Krol E, Ratjen F, Langer JC. Does earlier lobectomy result in better long-term pulmonary function in children with congenital lung anomalies? A prospective study. J Pediatr Surg. 2012;47(5):852-6.</w:t>
      </w:r>
    </w:p>
    <w:p w14:paraId="340620AB" w14:textId="77777777" w:rsidR="00A06949" w:rsidRPr="00A06949" w:rsidRDefault="00A06949" w:rsidP="00A06949">
      <w:pPr>
        <w:pStyle w:val="EndNoteBibliography"/>
      </w:pPr>
      <w:r w:rsidRPr="00A06949">
        <w:t>20.</w:t>
      </w:r>
      <w:r w:rsidRPr="00A06949">
        <w:tab/>
        <w:t>Oliveira C, Himidan S, Pastor AC, Nasr A, Manson D, Taylor G, et al. Discriminating preoperative features of pleuropulmonary blastomas (PPB) from congenital cystic adenomatoid malformations (CCAM): a retrospective, age-matched study. Eur J Pediatr Surg. 2011;21(1):2-7.</w:t>
      </w:r>
    </w:p>
    <w:p w14:paraId="63A1B6F4" w14:textId="77777777" w:rsidR="00A06949" w:rsidRPr="00A06949" w:rsidRDefault="00A06949" w:rsidP="00A06949">
      <w:pPr>
        <w:pStyle w:val="EndNoteBibliography"/>
      </w:pPr>
      <w:r w:rsidRPr="00A06949">
        <w:t>21.</w:t>
      </w:r>
      <w:r w:rsidRPr="00A06949">
        <w:tab/>
        <w:t>Feinberg A, Hall NJ, Williams GM, Schultz KA, Miniati D, Hill DA, et al. Can congenital pulmonary airway malformation be distinguished from Type I pleuropulmonary blastoma based on clinical and radiological features? J Pediatr Surg. 2016;51(1):33-7.</w:t>
      </w:r>
    </w:p>
    <w:p w14:paraId="69D5C917" w14:textId="77777777" w:rsidR="00A06949" w:rsidRPr="00A06949" w:rsidRDefault="00A06949" w:rsidP="00A06949">
      <w:pPr>
        <w:pStyle w:val="EndNoteBibliography"/>
      </w:pPr>
      <w:r w:rsidRPr="00A06949">
        <w:t>22.</w:t>
      </w:r>
      <w:r w:rsidRPr="00A06949">
        <w:tab/>
        <w:t>Nasr A, Himidan S, Pastor AC, Taylor G, Kim PC. Is congenital cystic adenomatoid malformation a premalignant lesion for pleuropulmonary blastoma? J Pediatr Surg. 2010;45(6):1086-9.</w:t>
      </w:r>
    </w:p>
    <w:p w14:paraId="7725714A" w14:textId="77777777" w:rsidR="00A06949" w:rsidRPr="00A06949" w:rsidRDefault="00A06949" w:rsidP="00A06949">
      <w:pPr>
        <w:pStyle w:val="EndNoteBibliography"/>
      </w:pPr>
      <w:r w:rsidRPr="00A06949">
        <w:t>23.</w:t>
      </w:r>
      <w:r w:rsidRPr="00A06949">
        <w:tab/>
        <w:t>Tsai AY, Liechty KW, Hedrick HL, Bebbington M, Wilson RD, Johnson MP, et al. Outcomes after postnatal resection of prenatally diagnosed asymptomatic cystic lung lesions. J Pediatr Surg. 2008;43(3):513-7.</w:t>
      </w:r>
    </w:p>
    <w:p w14:paraId="039D6DE2" w14:textId="77777777" w:rsidR="00A06949" w:rsidRPr="00A06949" w:rsidRDefault="00A06949" w:rsidP="00A06949">
      <w:pPr>
        <w:pStyle w:val="EndNoteBibliography"/>
      </w:pPr>
      <w:r w:rsidRPr="00A06949">
        <w:t>24.</w:t>
      </w:r>
      <w:r w:rsidRPr="00A06949">
        <w:tab/>
        <w:t>Thompson A, Morley H, Chetcuti PA, Crabbe DC. Congenital lung malformations: the case for conservative management.  British Association of Paediatric Sugreons Annual Congress Edinburgh2014.</w:t>
      </w:r>
    </w:p>
    <w:p w14:paraId="5F3719E2" w14:textId="77777777" w:rsidR="00A06949" w:rsidRPr="00A06949" w:rsidRDefault="00A06949" w:rsidP="00A06949">
      <w:pPr>
        <w:pStyle w:val="EndNoteBibliography"/>
      </w:pPr>
      <w:r w:rsidRPr="00A06949">
        <w:t>25.</w:t>
      </w:r>
      <w:r w:rsidRPr="00A06949">
        <w:tab/>
        <w:t>Ng C, Stanwell J, Burge DM, Stanton MP. Conservative management of antenatally diagnosed cystic lung malformations. Arch Dis Child. 2014;99(5):432-7.</w:t>
      </w:r>
    </w:p>
    <w:p w14:paraId="00341C1E" w14:textId="77777777" w:rsidR="00A06949" w:rsidRPr="00A06949" w:rsidRDefault="00A06949" w:rsidP="00A06949">
      <w:pPr>
        <w:pStyle w:val="EndNoteBibliography"/>
      </w:pPr>
      <w:r w:rsidRPr="00A06949">
        <w:t>26.</w:t>
      </w:r>
      <w:r w:rsidRPr="00A06949">
        <w:tab/>
        <w:t>Crombleholme TM, Coleman B, Hedrick H, Liechty K, Howell L, Flake AW, et al. Cystic adenomatoid malformation volume ratio predicts outcome in prenatally diagnosed cystic adenomatoid malformation of the lung. J Pediatr Surg. 2002;37(3):331-8.</w:t>
      </w:r>
    </w:p>
    <w:p w14:paraId="28822E4F" w14:textId="77777777" w:rsidR="00A06949" w:rsidRPr="00A06949" w:rsidRDefault="00A06949" w:rsidP="00A06949">
      <w:pPr>
        <w:pStyle w:val="EndNoteBibliography"/>
      </w:pPr>
      <w:r w:rsidRPr="00A06949">
        <w:t>27.</w:t>
      </w:r>
      <w:r w:rsidRPr="00A06949">
        <w:tab/>
        <w:t>Stanton M, Njere I, Ade-Ajayi N, Patel S, Davenport M. Systematic review and meta-analysis of the postnatal management of congenital cystic lung lesions. J Pediatr Surg. 2009;44(5):1027-33.</w:t>
      </w:r>
    </w:p>
    <w:p w14:paraId="55BC8EF8" w14:textId="77777777" w:rsidR="00A06949" w:rsidRPr="00A06949" w:rsidRDefault="00A06949" w:rsidP="00A06949">
      <w:pPr>
        <w:pStyle w:val="EndNoteBibliography"/>
      </w:pPr>
      <w:r w:rsidRPr="00A06949">
        <w:t>28.</w:t>
      </w:r>
      <w:r w:rsidRPr="00A06949">
        <w:tab/>
        <w:t>Joshi S, Kotecha S. Lung growth and development. Early Hum Dev. 2007;83(12):789-94.</w:t>
      </w:r>
    </w:p>
    <w:p w14:paraId="5F5EE6A0" w14:textId="77777777" w:rsidR="00A06949" w:rsidRPr="00A06949" w:rsidRDefault="00A06949" w:rsidP="00A06949">
      <w:pPr>
        <w:pStyle w:val="EndNoteBibliography"/>
      </w:pPr>
      <w:r w:rsidRPr="00A06949">
        <w:t>29.</w:t>
      </w:r>
      <w:r w:rsidRPr="00A06949">
        <w:tab/>
        <w:t>Thurlbeck WM. Postnatal human lung growth. Thorax. 1982;37(8):564-71.</w:t>
      </w:r>
    </w:p>
    <w:p w14:paraId="2573B5A6" w14:textId="77777777" w:rsidR="00A06949" w:rsidRPr="00A06949" w:rsidRDefault="00A06949" w:rsidP="00A06949">
      <w:pPr>
        <w:pStyle w:val="EndNoteBibliography"/>
      </w:pPr>
      <w:r w:rsidRPr="00A06949">
        <w:t>30.</w:t>
      </w:r>
      <w:r w:rsidRPr="00A06949">
        <w:tab/>
        <w:t>Cook CD, Bucci G. Studies of respiratory physiology in children. IV. The late effects of lobectomy on pulmonary function. Pediatrics. 1961;28:234-42.</w:t>
      </w:r>
    </w:p>
    <w:p w14:paraId="32895ACA" w14:textId="77777777" w:rsidR="00A06949" w:rsidRPr="00A06949" w:rsidRDefault="00A06949" w:rsidP="00A06949">
      <w:pPr>
        <w:pStyle w:val="EndNoteBibliography"/>
      </w:pPr>
      <w:r w:rsidRPr="00A06949">
        <w:t>31.</w:t>
      </w:r>
      <w:r w:rsidRPr="00A06949">
        <w:tab/>
        <w:t>Frenckner B, Freyschuss U. Pulmonary function after lobectomy for congenital lobar emphysema and congenital cystic adenomatoid malformation. A follow-up study. Scand J Thorac Cardiovasc Surg. 1982;16(3):293-8.</w:t>
      </w:r>
    </w:p>
    <w:p w14:paraId="17508CDA" w14:textId="77777777" w:rsidR="00A06949" w:rsidRPr="00A06949" w:rsidRDefault="00A06949" w:rsidP="00A06949">
      <w:pPr>
        <w:pStyle w:val="EndNoteBibliography"/>
      </w:pPr>
      <w:r w:rsidRPr="00A06949">
        <w:t>32.</w:t>
      </w:r>
      <w:r w:rsidRPr="00A06949">
        <w:tab/>
        <w:t>McBride JT, Wohl ME, Strieder DJ, Jackson AC, Morton JR, Zwerdling RG, et al. Lung growth and airway function after lobectomy in infancy for congenital lobar emphysema. J Clin Invest. 1980;66(5):962-70.</w:t>
      </w:r>
    </w:p>
    <w:p w14:paraId="71ED361C" w14:textId="77777777" w:rsidR="00A06949" w:rsidRPr="00A06949" w:rsidRDefault="00A06949" w:rsidP="00A06949">
      <w:pPr>
        <w:pStyle w:val="EndNoteBibliography"/>
      </w:pPr>
      <w:r w:rsidRPr="00A06949">
        <w:t>33.</w:t>
      </w:r>
      <w:r w:rsidRPr="00A06949">
        <w:tab/>
        <w:t>Mandaliya PH, Morten M, Kumar R, James A, Deshpande A, Murphy VE, et al. Ventilation inhomogeneities in children with congenital thoracic malformations. BMC Pulm Med. 2015;15:25.</w:t>
      </w:r>
    </w:p>
    <w:p w14:paraId="44B9CF50" w14:textId="77777777" w:rsidR="00A06949" w:rsidRPr="00A06949" w:rsidRDefault="00A06949" w:rsidP="00A06949">
      <w:pPr>
        <w:pStyle w:val="EndNoteBibliography"/>
      </w:pPr>
      <w:r w:rsidRPr="00A06949">
        <w:t>34.</w:t>
      </w:r>
      <w:r w:rsidRPr="00A06949">
        <w:tab/>
        <w:t>Werner HA, Pirie GE, Nadel HR, Fleisher AG, LeBlanc JG. Lung volumes, mechanics, and perfusion after pulmonary resection in infancy. J Thorac Cardiovasc Surg. 1993;105(4):737-42.</w:t>
      </w:r>
    </w:p>
    <w:p w14:paraId="3525C499" w14:textId="77777777" w:rsidR="00A06949" w:rsidRPr="00A06949" w:rsidRDefault="00A06949" w:rsidP="00A06949">
      <w:pPr>
        <w:pStyle w:val="EndNoteBibliography"/>
      </w:pPr>
      <w:r w:rsidRPr="00A06949">
        <w:t>35.</w:t>
      </w:r>
      <w:r w:rsidRPr="00A06949">
        <w:tab/>
        <w:t>Beres A, Aspirot A, Paris C, Berube D, Bouchard S, Laberge JM, et al. A contemporary evaluation of pulmonary function in children undergoing lung resection in infancy. J Pediatr Surg. 2011;46(5):829-32.</w:t>
      </w:r>
    </w:p>
    <w:p w14:paraId="1CE1E85A" w14:textId="77777777" w:rsidR="00A06949" w:rsidRPr="00A06949" w:rsidRDefault="00A06949" w:rsidP="00A06949">
      <w:pPr>
        <w:pStyle w:val="EndNoteBibliography"/>
      </w:pPr>
      <w:r w:rsidRPr="00A06949">
        <w:t>36.</w:t>
      </w:r>
      <w:r w:rsidRPr="00A06949">
        <w:tab/>
        <w:t>Holschneider AM, Schlachtenrath R, Knoop U. [Follow-up study results and lung function changes following lung resection in childhood]. Z Kinderchir. 1990;45(6):349-59.</w:t>
      </w:r>
    </w:p>
    <w:p w14:paraId="346E0521" w14:textId="77777777" w:rsidR="00A06949" w:rsidRPr="00A06949" w:rsidRDefault="00A06949" w:rsidP="00A06949">
      <w:pPr>
        <w:pStyle w:val="EndNoteBibliography"/>
      </w:pPr>
      <w:r w:rsidRPr="00A06949">
        <w:t>37.</w:t>
      </w:r>
      <w:r w:rsidRPr="00A06949">
        <w:tab/>
        <w:t>Nakajima C, Kijimoto C, Yokoyama Y, Miyakawa T, Tsuchiya Y, Kuroda T, et al. Longitudinal follow-up of pulmonary function after lobectomy in childhood - factors affecting lung growth. Pediatr Surg Int. 1998;13(5-6):341-5.</w:t>
      </w:r>
    </w:p>
    <w:p w14:paraId="23F776CD" w14:textId="77777777" w:rsidR="00A06949" w:rsidRPr="00A06949" w:rsidRDefault="00A06949" w:rsidP="00A06949">
      <w:pPr>
        <w:pStyle w:val="EndNoteBibliography"/>
      </w:pPr>
      <w:r w:rsidRPr="00A06949">
        <w:t>38.</w:t>
      </w:r>
      <w:r w:rsidRPr="00A06949">
        <w:tab/>
        <w:t>Giubergia V, Alessandrini F, Barrias C, Giuseppucci C, Reusmann A, Barrenechea M, et al. Risk factors for morbidities and mortality in children following pneumonectomy. Respirology. 2017;22(1):187-91.</w:t>
      </w:r>
    </w:p>
    <w:p w14:paraId="079437FA" w14:textId="77777777" w:rsidR="00A06949" w:rsidRPr="00A06949" w:rsidRDefault="00A06949" w:rsidP="00A06949">
      <w:pPr>
        <w:pStyle w:val="EndNoteBibliography"/>
      </w:pPr>
      <w:r w:rsidRPr="00A06949">
        <w:t>39.</w:t>
      </w:r>
      <w:r w:rsidRPr="00A06949">
        <w:tab/>
        <w:t>Morrow SE, Glynn L, Ashcraft KW. Ping-pong ball plombage for right postpneumonectomy syndrome in children. J Pediatr Surg. 1998;33(7):1048-51.</w:t>
      </w:r>
    </w:p>
    <w:p w14:paraId="577C26CC" w14:textId="77777777" w:rsidR="00A06949" w:rsidRPr="00A06949" w:rsidRDefault="00A06949" w:rsidP="00A06949">
      <w:pPr>
        <w:pStyle w:val="EndNoteBibliography"/>
      </w:pPr>
      <w:r w:rsidRPr="00A06949">
        <w:t>40.</w:t>
      </w:r>
      <w:r w:rsidRPr="00A06949">
        <w:tab/>
        <w:t>Audry G, Balquet P, Vazquez MP, Dejerine ES, Baculard A, Boule M, et al. Expandable prosthesis in right postpneumonectomy syndrome in childhood and adolescence. Ann Thorac Surg. 1993;56(2):323-7.</w:t>
      </w:r>
    </w:p>
    <w:p w14:paraId="36E4F845" w14:textId="77777777" w:rsidR="00A06949" w:rsidRPr="00A06949" w:rsidRDefault="00A06949" w:rsidP="00A06949">
      <w:pPr>
        <w:pStyle w:val="EndNoteBibliography"/>
      </w:pPr>
      <w:r w:rsidRPr="00A06949">
        <w:t>41.</w:t>
      </w:r>
      <w:r w:rsidRPr="00A06949">
        <w:tab/>
        <w:t>Laros CD, Westermann CJ. Dilatation, compensatory growth, or both after pneumonectomy during childhood and adolescence. A thirty-year follow-up study. J Thorac Cardiovasc Surg. 1987;93(4):570-6.</w:t>
      </w:r>
    </w:p>
    <w:p w14:paraId="277AFCF3" w14:textId="77777777" w:rsidR="00A06949" w:rsidRPr="00A06949" w:rsidRDefault="00A06949" w:rsidP="00A06949">
      <w:pPr>
        <w:pStyle w:val="EndNoteBibliography"/>
      </w:pPr>
      <w:r w:rsidRPr="00A06949">
        <w:t>42.</w:t>
      </w:r>
      <w:r w:rsidRPr="00A06949">
        <w:tab/>
        <w:t>Rothenberg SS, Shipman K, Kay S, Kadenhe-Chiweshe A, Thirumoorthi A, Garcia A, et al. Thoracoscopic segmentectomy for congenital and acquired pulmonary disease: a case for lung-sparing surgery. J Laparoendosc Adv Surg Tech A. 2014;24(1):50-4.</w:t>
      </w:r>
    </w:p>
    <w:p w14:paraId="09C056FD" w14:textId="77777777" w:rsidR="00A06949" w:rsidRPr="00A06949" w:rsidRDefault="00A06949" w:rsidP="00A06949">
      <w:pPr>
        <w:pStyle w:val="EndNoteBibliography"/>
      </w:pPr>
      <w:r w:rsidRPr="00A06949">
        <w:t>43.</w:t>
      </w:r>
      <w:r w:rsidRPr="00A06949">
        <w:tab/>
        <w:t>Parikh DH, Rasiah SV. Congenital lung lesions: Postnatal management and outcome. Semin Pediatr Surg. 2015;24(4):160-7.</w:t>
      </w:r>
    </w:p>
    <w:p w14:paraId="50821FD1" w14:textId="77777777" w:rsidR="00A06949" w:rsidRPr="00A06949" w:rsidRDefault="00A06949" w:rsidP="00A06949">
      <w:pPr>
        <w:pStyle w:val="EndNoteBibliography"/>
      </w:pPr>
      <w:r w:rsidRPr="00A06949">
        <w:t>44.</w:t>
      </w:r>
      <w:r w:rsidRPr="00A06949">
        <w:tab/>
        <w:t>Lilly JR, Wesenberg RL, Shikes RH. Segmental lung resection in the first year of life. Ann Thorac Surg. 1976;22(1):16-22.</w:t>
      </w:r>
    </w:p>
    <w:p w14:paraId="3B758453" w14:textId="77777777" w:rsidR="00A06949" w:rsidRPr="00A06949" w:rsidRDefault="00A06949" w:rsidP="00A06949">
      <w:pPr>
        <w:pStyle w:val="EndNoteBibliography"/>
      </w:pPr>
      <w:r w:rsidRPr="00A06949">
        <w:t>45.</w:t>
      </w:r>
      <w:r w:rsidRPr="00A06949">
        <w:tab/>
        <w:t>Stanton M, Davenport M. Management of congenital lung lesions. Early Hum Dev. 2006;82(5):289-95.</w:t>
      </w:r>
    </w:p>
    <w:p w14:paraId="20A399F3" w14:textId="77777777" w:rsidR="00A06949" w:rsidRPr="00A06949" w:rsidRDefault="00A06949" w:rsidP="00A06949">
      <w:pPr>
        <w:pStyle w:val="EndNoteBibliography"/>
      </w:pPr>
      <w:r w:rsidRPr="00A06949">
        <w:t>46.</w:t>
      </w:r>
      <w:r w:rsidRPr="00A06949">
        <w:tab/>
        <w:t>Rothenberg SS, Pokorny WJ. Experience with a total muscle-sparing approach for thoracotomies in neonates, infants, and children. J Pediatr Surg. 1992;27(8):1157-9; discussion 9-60.</w:t>
      </w:r>
    </w:p>
    <w:p w14:paraId="0B588644" w14:textId="77777777" w:rsidR="00A06949" w:rsidRPr="00A06949" w:rsidRDefault="00A06949" w:rsidP="00A06949">
      <w:pPr>
        <w:pStyle w:val="EndNoteBibliography"/>
      </w:pPr>
      <w:r w:rsidRPr="00A06949">
        <w:t>47.</w:t>
      </w:r>
      <w:r w:rsidRPr="00A06949">
        <w:tab/>
        <w:t>Soucy P, Bass J, Evans M. The muscle-sparing thoracotomy in infants and children. J Pediatr Surg. 1991;26(11):1323-5.</w:t>
      </w:r>
    </w:p>
    <w:p w14:paraId="15586423" w14:textId="77777777" w:rsidR="00A06949" w:rsidRPr="00A06949" w:rsidRDefault="00A06949" w:rsidP="00A06949">
      <w:pPr>
        <w:pStyle w:val="EndNoteBibliography"/>
      </w:pPr>
      <w:r w:rsidRPr="00A06949">
        <w:t>48.</w:t>
      </w:r>
      <w:r w:rsidRPr="00A06949">
        <w:tab/>
        <w:t>Diamond IR, Herrera P, Langer JC, Kim PC. Thoracoscopic versus open resection of congenital lung lesions: a case-matched study. J Pediatr Surg. 2007;42(6):1057-61.</w:t>
      </w:r>
    </w:p>
    <w:p w14:paraId="37B6C2A1" w14:textId="77777777" w:rsidR="00A06949" w:rsidRPr="00A06949" w:rsidRDefault="00A06949" w:rsidP="00A06949">
      <w:pPr>
        <w:pStyle w:val="EndNoteBibliography"/>
      </w:pPr>
      <w:r w:rsidRPr="00A06949">
        <w:t>49.</w:t>
      </w:r>
      <w:r w:rsidRPr="00A06949">
        <w:tab/>
        <w:t>Vu LT, Farmer DL, Nobuhara KK, Miniati D, Lee H. Thoracoscopic versus open resection for congenital cystic adenomatoid malformations of the lung. J Pediatr Surg. 2008;43(1):35-9.</w:t>
      </w:r>
    </w:p>
    <w:p w14:paraId="047D16B1" w14:textId="77777777" w:rsidR="00A06949" w:rsidRPr="00A06949" w:rsidRDefault="00A06949" w:rsidP="00A06949">
      <w:pPr>
        <w:pStyle w:val="EndNoteBibliography"/>
      </w:pPr>
      <w:r w:rsidRPr="00A06949">
        <w:t>50.</w:t>
      </w:r>
      <w:r w:rsidRPr="00A06949">
        <w:tab/>
        <w:t>Adams S, Jobson M, Sangnawakij P, Heetun A, Thaventhiran A, Johal N, et al. Does thoracoscopy have advantages over open surgery for asymptomatic congenital lung malformations? An analysis of 1626 resections. J Pediatr Surg. 2017;52(2):247-51.</w:t>
      </w:r>
    </w:p>
    <w:p w14:paraId="77DBE4E1" w14:textId="77777777" w:rsidR="00A06949" w:rsidRPr="00A06949" w:rsidRDefault="00A06949" w:rsidP="00A06949">
      <w:pPr>
        <w:pStyle w:val="EndNoteBibliography"/>
      </w:pPr>
      <w:r w:rsidRPr="00A06949">
        <w:t>51.</w:t>
      </w:r>
      <w:r w:rsidRPr="00A06949">
        <w:tab/>
        <w:t>Butterworth SA, Blair GK. Postnatal spontaneous resolution of congenital cystic adenomatoid malformations. J Pediatr Surg. 2005;40(5):832-4.</w:t>
      </w:r>
    </w:p>
    <w:p w14:paraId="79532E09" w14:textId="77777777" w:rsidR="00A06949" w:rsidRPr="00A06949" w:rsidRDefault="00A06949" w:rsidP="00A06949">
      <w:pPr>
        <w:pStyle w:val="EndNoteBibliography"/>
      </w:pPr>
      <w:r w:rsidRPr="00A06949">
        <w:t>52.</w:t>
      </w:r>
      <w:r w:rsidRPr="00A06949">
        <w:tab/>
        <w:t>Barnes MJ, Sorrells DL, Cofer BR. Spontaneous postnatal resolution of a cystic lung mass: A case report. J Pediatr Surg. 2002;37(6):916-8.</w:t>
      </w:r>
    </w:p>
    <w:p w14:paraId="26AA8465" w14:textId="77777777" w:rsidR="00A06949" w:rsidRPr="00A06949" w:rsidRDefault="00A06949" w:rsidP="00A06949">
      <w:pPr>
        <w:pStyle w:val="EndNoteBibliography"/>
      </w:pPr>
      <w:r w:rsidRPr="00A06949">
        <w:t>53.</w:t>
      </w:r>
      <w:r w:rsidRPr="00A06949">
        <w:tab/>
        <w:t>Kuroda T, Nishijima E, Maeda K, Fuchimoto Y, Hirobe S, Tazuke Y, et al. Clinical Features of Congenital Cystic Lung Diseases: A Report on a Nationwide Multicenter Study in Japan. Eur J Pediatr Surg. 2016;26(1):91-5.</w:t>
      </w:r>
    </w:p>
    <w:p w14:paraId="4FE7212D" w14:textId="77777777" w:rsidR="00A06949" w:rsidRPr="00A06949" w:rsidRDefault="00A06949" w:rsidP="00A06949">
      <w:pPr>
        <w:pStyle w:val="EndNoteBibliography"/>
      </w:pPr>
      <w:r w:rsidRPr="00A06949">
        <w:t>54.</w:t>
      </w:r>
      <w:r w:rsidRPr="00A06949">
        <w:tab/>
        <w:t>Hammond PJ, Devdas JM, Ray B, Ward-Platt M, Barrett AM, McKean M. The outcome of expectant management of congenital cystic adenomatoid malformations (CCAM) of the lung. Eur J Pediatr Surg. 2010;20(3):145-9.</w:t>
      </w:r>
    </w:p>
    <w:p w14:paraId="3A34F23F" w14:textId="77777777" w:rsidR="00A06949" w:rsidRPr="00A06949" w:rsidRDefault="00A06949" w:rsidP="00A06949">
      <w:pPr>
        <w:pStyle w:val="EndNoteBibliography"/>
      </w:pPr>
      <w:r w:rsidRPr="00A06949">
        <w:t>55.</w:t>
      </w:r>
      <w:r w:rsidRPr="00A06949">
        <w:tab/>
        <w:t>Pai S, Eng HL, Lee SY, Hsaio CC, Huang WT, Huang SC, et al. Correction: Pleuropulmonary blastoma, not rhabdomyosarcoma in a congenital lung cyst. Pediatr Blood Cancer. 2007;48(3):370-1.</w:t>
      </w:r>
    </w:p>
    <w:p w14:paraId="77F3BCBE" w14:textId="77777777" w:rsidR="00A06949" w:rsidRPr="00A06949" w:rsidRDefault="00A06949" w:rsidP="00A06949">
      <w:pPr>
        <w:pStyle w:val="EndNoteBibliography"/>
      </w:pPr>
      <w:r w:rsidRPr="00A06949">
        <w:t>56.</w:t>
      </w:r>
      <w:r w:rsidRPr="00A06949">
        <w:tab/>
        <w:t>Schiavetti A, Indolfi P, Hill DA, Priest JR. Primary pulmonary rhabdomyosarcoma in childhood: clinico-biologic features in two cases with review of the literature--erratum. Pediatr Blood Cancer. 2009;52(1):146.</w:t>
      </w:r>
    </w:p>
    <w:p w14:paraId="03026DF2" w14:textId="77777777" w:rsidR="00A06949" w:rsidRPr="00A06949" w:rsidRDefault="00A06949" w:rsidP="00A06949">
      <w:pPr>
        <w:pStyle w:val="EndNoteBibliography"/>
      </w:pPr>
      <w:r w:rsidRPr="00A06949">
        <w:t>57.</w:t>
      </w:r>
      <w:r w:rsidRPr="00A06949">
        <w:tab/>
        <w:t>Zell JA, Ou SH, Ziogas A, Anton-Culver H. Epidemiology of bronchioloalveolar carcinoma: improvement in survival after release of the 1999 WHO classification of lung tumors. J Clin Oncol. 2005;23(33):8396-405.</w:t>
      </w:r>
    </w:p>
    <w:p w14:paraId="6C23A843" w14:textId="77777777" w:rsidR="00A06949" w:rsidRPr="00A06949" w:rsidRDefault="00A06949" w:rsidP="00A06949">
      <w:pPr>
        <w:pStyle w:val="EndNoteBibliography"/>
      </w:pPr>
      <w:r w:rsidRPr="00A06949">
        <w:t>58.</w:t>
      </w:r>
      <w:r w:rsidRPr="00A06949">
        <w:tab/>
        <w:t>Granata C, Gambini C, Balducci T, Toma P, Michelazzi A, Conte M, et al. Bronchioloalveolar carcinoma arising in congenital cystic adenomatoid malformation in a child: a case report and review on malignancies originating in congenital cystic adenomatoid malformation. Pediatr Pulmonol. 1998;25(1):62-6.</w:t>
      </w:r>
    </w:p>
    <w:p w14:paraId="0EDD3DD1" w14:textId="77777777" w:rsidR="00A06949" w:rsidRPr="00A06949" w:rsidRDefault="00A06949" w:rsidP="00A06949">
      <w:pPr>
        <w:pStyle w:val="EndNoteBibliography"/>
      </w:pPr>
      <w:r w:rsidRPr="00A06949">
        <w:t>59.</w:t>
      </w:r>
      <w:r w:rsidRPr="00A06949">
        <w:tab/>
        <w:t>Ramos SG, Barbosa GH, Tavora FR, Jeudy J, Torres LA, Tone LG, et al. Bronchioloalveolar carcinoma arising in a congenital pulmonary airway malformation in a child: case report with an update of this association. J Pediatr Surg. 2007;42(5):E1-4.</w:t>
      </w:r>
    </w:p>
    <w:p w14:paraId="0B224E3A" w14:textId="77777777" w:rsidR="00A06949" w:rsidRPr="00A06949" w:rsidRDefault="00A06949" w:rsidP="00A06949">
      <w:pPr>
        <w:pStyle w:val="EndNoteBibliography"/>
      </w:pPr>
      <w:r w:rsidRPr="00A06949">
        <w:t>60.</w:t>
      </w:r>
      <w:r w:rsidRPr="00A06949">
        <w:tab/>
        <w:t>Ohye RG, Cohen DM, Caldwell S, Qualman SJ. Pediatric bronchioloalveolar carcinoma: a favorable pediatric malignancy? J Pediatr Surg. 1998;33(5):730-2.</w:t>
      </w:r>
    </w:p>
    <w:p w14:paraId="6DF87A63" w14:textId="77777777" w:rsidR="00A06949" w:rsidRPr="00A06949" w:rsidRDefault="00A06949" w:rsidP="00A06949">
      <w:pPr>
        <w:pStyle w:val="EndNoteBibliography"/>
      </w:pPr>
      <w:r w:rsidRPr="00A06949">
        <w:t>61.</w:t>
      </w:r>
      <w:r w:rsidRPr="00A06949">
        <w:tab/>
        <w:t>Kaslovsky RA, Purdy S, Dangman BC, McKenna BJ, Brien T, Ilves R. Bronchioloalveolar carcinoma in a child with congenital cystic adenomatoid malformation. Chest. 1997;112(2):548-51.</w:t>
      </w:r>
    </w:p>
    <w:p w14:paraId="3DB1F85F" w14:textId="77777777" w:rsidR="00A06949" w:rsidRPr="00A06949" w:rsidRDefault="00A06949" w:rsidP="00A06949">
      <w:pPr>
        <w:pStyle w:val="EndNoteBibliography"/>
      </w:pPr>
      <w:r w:rsidRPr="00A06949">
        <w:t>62.</w:t>
      </w:r>
      <w:r w:rsidRPr="00A06949">
        <w:tab/>
        <w:t>Ioachimescu OC, Mehta AC. From cystic pulmonary airway malformation, to bronchioloalveolar carcinoma and adenocarcinoma of the lung. Eur Respir J. 2005;26(6):1181-7.</w:t>
      </w:r>
    </w:p>
    <w:p w14:paraId="3C9AF50A" w14:textId="77777777" w:rsidR="00A06949" w:rsidRPr="00A06949" w:rsidRDefault="00A06949" w:rsidP="00A06949">
      <w:pPr>
        <w:pStyle w:val="EndNoteBibliography"/>
      </w:pPr>
      <w:r w:rsidRPr="00A06949">
        <w:t>63.</w:t>
      </w:r>
      <w:r w:rsidRPr="00A06949">
        <w:tab/>
        <w:t>MacSweeney F, Papagiannopoulos K, Goldstraw P, Sheppard MN, Corrin B, Nicholson AG. An assessment of the expanded classification of congenital cystic adenomatoid malformations and their relationship to malignant transformation. Am J Surg Pathol. 2003;27(8):1139-46.</w:t>
      </w:r>
    </w:p>
    <w:p w14:paraId="58198580" w14:textId="77777777" w:rsidR="00A06949" w:rsidRPr="00A06949" w:rsidRDefault="00A06949" w:rsidP="00A06949">
      <w:pPr>
        <w:pStyle w:val="EndNoteBibliography"/>
      </w:pPr>
      <w:r w:rsidRPr="00A06949">
        <w:t>64.</w:t>
      </w:r>
      <w:r w:rsidRPr="00A06949">
        <w:tab/>
        <w:t>Dosanjh A. Bronchioalveolar carcinoma in a 15-year-old girl. Clin Pediatr (Phila). 1992;31(4):253-4.</w:t>
      </w:r>
    </w:p>
    <w:p w14:paraId="34ACB1DA" w14:textId="77777777" w:rsidR="00A06949" w:rsidRPr="00A06949" w:rsidRDefault="00A06949" w:rsidP="00A06949">
      <w:pPr>
        <w:pStyle w:val="EndNoteBibliography"/>
      </w:pPr>
      <w:r w:rsidRPr="00A06949">
        <w:t>65.</w:t>
      </w:r>
      <w:r w:rsidRPr="00A06949">
        <w:tab/>
        <w:t>Manivel JC, Priest JR, Watterson J, Steiner M, Woods WG, Wick MR, et al. Pleuropulmonary blastoma. The so-called pulmonary blastoma of childhood. Cancer. 1988;62(8):1516-26.</w:t>
      </w:r>
    </w:p>
    <w:p w14:paraId="262EEE38" w14:textId="77777777" w:rsidR="00A06949" w:rsidRPr="00A06949" w:rsidRDefault="00A06949" w:rsidP="00A06949">
      <w:pPr>
        <w:pStyle w:val="EndNoteBibliography"/>
      </w:pPr>
      <w:r w:rsidRPr="00A06949">
        <w:t>66.</w:t>
      </w:r>
      <w:r w:rsidRPr="00A06949">
        <w:tab/>
        <w:t>Wright JR, Jr. Pleuropulmonary blastoma: A case report documenting transition from type I (cystic) to type III (solid). Cancer. 2000;88(12):2853-8.</w:t>
      </w:r>
    </w:p>
    <w:p w14:paraId="5B2C263B" w14:textId="77777777" w:rsidR="00A06949" w:rsidRPr="00A06949" w:rsidRDefault="00A06949" w:rsidP="00A06949">
      <w:pPr>
        <w:pStyle w:val="EndNoteBibliography"/>
      </w:pPr>
      <w:r w:rsidRPr="00A06949">
        <w:t>67.</w:t>
      </w:r>
      <w:r w:rsidRPr="00A06949">
        <w:tab/>
        <w:t>Hill DA, Jarzembowski JA, Priest JR, Williams G, Schoettler P, Dehner LP. Type I pleuropulmonary blastoma: pathology and biology study of 51 cases from the international pleuropulmonary blastoma registry. Am J Surg Pathol. 2008;32(2):282-95.</w:t>
      </w:r>
    </w:p>
    <w:p w14:paraId="345C4F26" w14:textId="77777777" w:rsidR="00A06949" w:rsidRPr="00A06949" w:rsidRDefault="00A06949" w:rsidP="00A06949">
      <w:pPr>
        <w:pStyle w:val="EndNoteBibliography"/>
      </w:pPr>
      <w:r w:rsidRPr="00A06949">
        <w:t>68.</w:t>
      </w:r>
      <w:r w:rsidRPr="00A06949">
        <w:tab/>
        <w:t>Priest JR, Hill DA, Williams GM, Moertel CL, Messinger Y, Finkelstein MJ, et al. Type I pleuropulmonary blastoma: a report from the International Pleuropulmonary Blastoma Registry. J Clin Oncol. 2006;24(27):4492-8.</w:t>
      </w:r>
    </w:p>
    <w:p w14:paraId="4F650FD9" w14:textId="77777777" w:rsidR="00A06949" w:rsidRPr="00A06949" w:rsidRDefault="00A06949" w:rsidP="00A06949">
      <w:pPr>
        <w:pStyle w:val="EndNoteBibliography"/>
      </w:pPr>
      <w:r w:rsidRPr="00A06949">
        <w:t>69.</w:t>
      </w:r>
      <w:r w:rsidRPr="00A06949">
        <w:tab/>
        <w:t>Durell J, Thakkar H, Gould S, Fowler D, Lakhoo K. Pathology of asymptomatic, prenatally diagnosed cystic lung malformations. J Pediatr Surg. 2016;51(2):231-5.</w:t>
      </w:r>
    </w:p>
    <w:p w14:paraId="4870B822" w14:textId="77777777" w:rsidR="00A06949" w:rsidRPr="00A06949" w:rsidRDefault="00A06949" w:rsidP="00A06949">
      <w:pPr>
        <w:pStyle w:val="EndNoteBibliography"/>
      </w:pPr>
      <w:r w:rsidRPr="00A06949">
        <w:t>70.</w:t>
      </w:r>
      <w:r w:rsidRPr="00A06949">
        <w:tab/>
        <w:t>Miniati DN, Chintagumpala M, Langston C, Dishop MK, Olutoye OO, Nuchtern JG, et al. Prenatal presentation and outcome of children with pleuropulmonary blastoma. J Pediatr Surg. 2006;41(1):66-71.</w:t>
      </w:r>
    </w:p>
    <w:p w14:paraId="7D478FAA" w14:textId="77777777" w:rsidR="00A06949" w:rsidRPr="00A06949" w:rsidRDefault="00A06949" w:rsidP="00A06949">
      <w:pPr>
        <w:pStyle w:val="EndNoteBibliography"/>
      </w:pPr>
      <w:r w:rsidRPr="00A06949">
        <w:t>71.</w:t>
      </w:r>
      <w:r w:rsidRPr="00A06949">
        <w:tab/>
        <w:t>Mechoulan A, Leclair MD, Yvinec M, Philippe HJ, Winer N. [Pleuropulmonary blastoma: a case of early neonatal diagnosis through antenatal scan screening]. Gynecol Obstet Fertil. 2007;35(5):437-41.</w:t>
      </w:r>
    </w:p>
    <w:p w14:paraId="619BF809" w14:textId="77777777" w:rsidR="00A06949" w:rsidRPr="00A06949" w:rsidRDefault="00A06949" w:rsidP="00A06949">
      <w:pPr>
        <w:pStyle w:val="EndNoteBibliography"/>
      </w:pPr>
      <w:r w:rsidRPr="00A06949">
        <w:t>72.</w:t>
      </w:r>
      <w:r w:rsidRPr="00A06949">
        <w:tab/>
        <w:t>Madan K, Vishwanath G, Singh N. In-flight spontaneous pneumothorax: congenital cystic adenomatoid malformation of the lung. Respiration. 2012;83(6):554-8.</w:t>
      </w:r>
    </w:p>
    <w:p w14:paraId="39F41CE5" w14:textId="77777777" w:rsidR="00A06949" w:rsidRPr="00A06949" w:rsidRDefault="00A06949" w:rsidP="00A06949">
      <w:pPr>
        <w:pStyle w:val="EndNoteBibliography"/>
      </w:pPr>
      <w:r w:rsidRPr="00A06949">
        <w:t>73.</w:t>
      </w:r>
      <w:r w:rsidRPr="00A06949">
        <w:tab/>
        <w:t>Garrett WJ, Kossoff G, Lawrence R. Gray scale echography in the diagnosis of hydrops due to fetal lung tumor. J Clin Ultrasound. 1975;3(1):45-50.</w:t>
      </w:r>
    </w:p>
    <w:p w14:paraId="1605E0D1" w14:textId="77777777" w:rsidR="00A06949" w:rsidRPr="00A06949" w:rsidRDefault="00A06949" w:rsidP="00A06949">
      <w:pPr>
        <w:pStyle w:val="EndNoteBibliography"/>
      </w:pPr>
      <w:r w:rsidRPr="00A06949">
        <w:t>74.</w:t>
      </w:r>
      <w:r w:rsidRPr="00A06949">
        <w:tab/>
        <w:t>Makhija Z, Moir CR, Allen MS, Cassivi SD, Deschamps C, Nichols FC, 3rd, et al. Surgical management of congenital cystic lung malformations in older patients. Ann Thorac Surg. 2011;91(5):1568-73; discussion 73.</w:t>
      </w:r>
    </w:p>
    <w:p w14:paraId="3D3C5E79" w14:textId="77777777" w:rsidR="00A06949" w:rsidRPr="00A06949" w:rsidRDefault="00A06949" w:rsidP="00A06949">
      <w:pPr>
        <w:pStyle w:val="EndNoteBibliography"/>
      </w:pPr>
      <w:r w:rsidRPr="00A06949">
        <w:t>75.</w:t>
      </w:r>
      <w:r w:rsidRPr="00A06949">
        <w:tab/>
        <w:t>Van Raemdonck D, De Boeck K, Devlieger H, Demedts M, Moerman P, Coosemans W, et al. Pulmonary sequestration: a comparison between pediatric and adult patients. Eur J Cardiothorac Surg. 2001;19(4):388-95.</w:t>
      </w:r>
    </w:p>
    <w:p w14:paraId="3DCB8007" w14:textId="77777777" w:rsidR="00A06949" w:rsidRPr="00A06949" w:rsidRDefault="00A06949" w:rsidP="00A06949">
      <w:pPr>
        <w:pStyle w:val="EndNoteBibliography"/>
      </w:pPr>
      <w:r w:rsidRPr="00A06949">
        <w:t>76.</w:t>
      </w:r>
      <w:r w:rsidRPr="00A06949">
        <w:tab/>
        <w:t>Choudhry M, Drake D. Antenatally diagnosed lung malformations: a plea for long-term outcome studies. Pediatr Surg Int. 2015;31(5):439-44.</w:t>
      </w:r>
    </w:p>
    <w:p w14:paraId="7155BA5A" w14:textId="55A88A39" w:rsidR="000A326B" w:rsidRDefault="00EC719E" w:rsidP="00B46085">
      <w:pPr>
        <w:spacing w:line="480" w:lineRule="auto"/>
      </w:pPr>
      <w:r>
        <w:fldChar w:fldCharType="end"/>
      </w:r>
    </w:p>
    <w:sectPr w:rsidR="000A326B" w:rsidSect="0054391A">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C0B21" w14:textId="77777777" w:rsidR="00FC7C0A" w:rsidRDefault="00FC7C0A" w:rsidP="008C434A">
      <w:r>
        <w:separator/>
      </w:r>
    </w:p>
  </w:endnote>
  <w:endnote w:type="continuationSeparator" w:id="0">
    <w:p w14:paraId="7F4389D0" w14:textId="77777777" w:rsidR="00FC7C0A" w:rsidRDefault="00FC7C0A" w:rsidP="008C4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4871916"/>
      <w:docPartObj>
        <w:docPartGallery w:val="Page Numbers (Bottom of Page)"/>
        <w:docPartUnique/>
      </w:docPartObj>
    </w:sdtPr>
    <w:sdtEndPr/>
    <w:sdtContent>
      <w:sdt>
        <w:sdtPr>
          <w:id w:val="-1769616900"/>
          <w:docPartObj>
            <w:docPartGallery w:val="Page Numbers (Top of Page)"/>
            <w:docPartUnique/>
          </w:docPartObj>
        </w:sdtPr>
        <w:sdtEndPr/>
        <w:sdtContent>
          <w:p w14:paraId="3B2FA706" w14:textId="77777777" w:rsidR="007D18D6" w:rsidRDefault="007D18D6">
            <w:pPr>
              <w:pStyle w:val="Footer"/>
              <w:jc w:val="right"/>
            </w:pPr>
            <w:r>
              <w:t xml:space="preserve">Page </w:t>
            </w:r>
            <w:r>
              <w:rPr>
                <w:b/>
                <w:bCs/>
              </w:rPr>
              <w:fldChar w:fldCharType="begin"/>
            </w:r>
            <w:r>
              <w:rPr>
                <w:b/>
                <w:bCs/>
              </w:rPr>
              <w:instrText xml:space="preserve"> PAGE </w:instrText>
            </w:r>
            <w:r>
              <w:rPr>
                <w:b/>
                <w:bCs/>
              </w:rPr>
              <w:fldChar w:fldCharType="separate"/>
            </w:r>
            <w:r w:rsidR="00616069">
              <w:rPr>
                <w:b/>
                <w:bCs/>
                <w:noProof/>
              </w:rPr>
              <w:t>21</w:t>
            </w:r>
            <w:r>
              <w:rPr>
                <w:b/>
                <w:bCs/>
              </w:rPr>
              <w:fldChar w:fldCharType="end"/>
            </w:r>
            <w:r>
              <w:t xml:space="preserve"> of </w:t>
            </w:r>
            <w:r>
              <w:rPr>
                <w:b/>
                <w:bCs/>
              </w:rPr>
              <w:fldChar w:fldCharType="begin"/>
            </w:r>
            <w:r>
              <w:rPr>
                <w:b/>
                <w:bCs/>
              </w:rPr>
              <w:instrText xml:space="preserve"> NUMPAGES  </w:instrText>
            </w:r>
            <w:r>
              <w:rPr>
                <w:b/>
                <w:bCs/>
              </w:rPr>
              <w:fldChar w:fldCharType="separate"/>
            </w:r>
            <w:r w:rsidR="00616069">
              <w:rPr>
                <w:b/>
                <w:bCs/>
                <w:noProof/>
              </w:rPr>
              <w:t>21</w:t>
            </w:r>
            <w:r>
              <w:rPr>
                <w:b/>
                <w:bCs/>
              </w:rPr>
              <w:fldChar w:fldCharType="end"/>
            </w:r>
          </w:p>
        </w:sdtContent>
      </w:sdt>
    </w:sdtContent>
  </w:sdt>
  <w:p w14:paraId="2E275AB0" w14:textId="77777777" w:rsidR="007D18D6" w:rsidRDefault="007D18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1DFB1" w14:textId="77777777" w:rsidR="00FC7C0A" w:rsidRDefault="00FC7C0A" w:rsidP="008C434A">
      <w:r>
        <w:separator/>
      </w:r>
    </w:p>
  </w:footnote>
  <w:footnote w:type="continuationSeparator" w:id="0">
    <w:p w14:paraId="53D7CB6C" w14:textId="77777777" w:rsidR="00FC7C0A" w:rsidRDefault="00FC7C0A" w:rsidP="008C43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BA1422"/>
    <w:multiLevelType w:val="hybridMultilevel"/>
    <w:tmpl w:val="C90A1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865184"/>
    <w:multiLevelType w:val="hybridMultilevel"/>
    <w:tmpl w:val="147E6C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lt;record-ids&gt;&lt;item&gt;1939&lt;/item&gt;&lt;item&gt;1940&lt;/item&gt;&lt;item&gt;1941&lt;/item&gt;&lt;item&gt;1942&lt;/item&gt;&lt;item&gt;1944&lt;/item&gt;&lt;item&gt;1952&lt;/item&gt;&lt;item&gt;1953&lt;/item&gt;&lt;item&gt;1955&lt;/item&gt;&lt;item&gt;1959&lt;/item&gt;&lt;item&gt;1960&lt;/item&gt;&lt;item&gt;1972&lt;/item&gt;&lt;item&gt;1973&lt;/item&gt;&lt;item&gt;1976&lt;/item&gt;&lt;item&gt;1978&lt;/item&gt;&lt;item&gt;1980&lt;/item&gt;&lt;item&gt;1983&lt;/item&gt;&lt;item&gt;1987&lt;/item&gt;&lt;item&gt;1999&lt;/item&gt;&lt;item&gt;2067&lt;/item&gt;&lt;item&gt;2194&lt;/item&gt;&lt;item&gt;2195&lt;/item&gt;&lt;item&gt;2197&lt;/item&gt;&lt;item&gt;2297&lt;/item&gt;&lt;item&gt;2298&lt;/item&gt;&lt;item&gt;2340&lt;/item&gt;&lt;item&gt;2351&lt;/item&gt;&lt;item&gt;2352&lt;/item&gt;&lt;item&gt;2353&lt;/item&gt;&lt;item&gt;2354&lt;/item&gt;&lt;item&gt;2355&lt;/item&gt;&lt;item&gt;2357&lt;/item&gt;&lt;item&gt;2358&lt;/item&gt;&lt;item&gt;2360&lt;/item&gt;&lt;item&gt;2361&lt;/item&gt;&lt;item&gt;2362&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1&lt;/item&gt;&lt;item&gt;2382&lt;/item&gt;&lt;item&gt;2383&lt;/item&gt;&lt;item&gt;2384&lt;/item&gt;&lt;item&gt;2396&lt;/item&gt;&lt;item&gt;2397&lt;/item&gt;&lt;item&gt;2398&lt;/item&gt;&lt;item&gt;2399&lt;/item&gt;&lt;item&gt;2400&lt;/item&gt;&lt;item&gt;2401&lt;/item&gt;&lt;item&gt;2402&lt;/item&gt;&lt;item&gt;2403&lt;/item&gt;&lt;item&gt;2404&lt;/item&gt;&lt;item&gt;2405&lt;/item&gt;&lt;item&gt;2406&lt;/item&gt;&lt;item&gt;2407&lt;/item&gt;&lt;item&gt;2409&lt;/item&gt;&lt;item&gt;2411&lt;/item&gt;&lt;item&gt;2412&lt;/item&gt;&lt;item&gt;2413&lt;/item&gt;&lt;item&gt;2414&lt;/item&gt;&lt;item&gt;2415&lt;/item&gt;&lt;item&gt;2416&lt;/item&gt;&lt;/record-ids&gt;&lt;/item&gt;&lt;/Libraries&gt;"/>
  </w:docVars>
  <w:rsids>
    <w:rsidRoot w:val="00B46085"/>
    <w:rsid w:val="0000174E"/>
    <w:rsid w:val="000030BE"/>
    <w:rsid w:val="000133D1"/>
    <w:rsid w:val="00046E0B"/>
    <w:rsid w:val="000949EF"/>
    <w:rsid w:val="000A326B"/>
    <w:rsid w:val="000B7756"/>
    <w:rsid w:val="000C02C4"/>
    <w:rsid w:val="000C1607"/>
    <w:rsid w:val="000E1307"/>
    <w:rsid w:val="000E2157"/>
    <w:rsid w:val="000E2AF1"/>
    <w:rsid w:val="0012512A"/>
    <w:rsid w:val="0015512F"/>
    <w:rsid w:val="00157416"/>
    <w:rsid w:val="001635FE"/>
    <w:rsid w:val="001A091C"/>
    <w:rsid w:val="001B0C01"/>
    <w:rsid w:val="001C5B68"/>
    <w:rsid w:val="001D0561"/>
    <w:rsid w:val="0021376B"/>
    <w:rsid w:val="00217982"/>
    <w:rsid w:val="0023032D"/>
    <w:rsid w:val="00261E68"/>
    <w:rsid w:val="002911C4"/>
    <w:rsid w:val="00292552"/>
    <w:rsid w:val="00293C1F"/>
    <w:rsid w:val="002C4796"/>
    <w:rsid w:val="002C73F9"/>
    <w:rsid w:val="002D1011"/>
    <w:rsid w:val="002F4485"/>
    <w:rsid w:val="00354A10"/>
    <w:rsid w:val="00355AEF"/>
    <w:rsid w:val="003569CE"/>
    <w:rsid w:val="003B65BF"/>
    <w:rsid w:val="003F4DB3"/>
    <w:rsid w:val="00417850"/>
    <w:rsid w:val="00446924"/>
    <w:rsid w:val="00451DD8"/>
    <w:rsid w:val="004A3466"/>
    <w:rsid w:val="004E0156"/>
    <w:rsid w:val="0051213E"/>
    <w:rsid w:val="005132F9"/>
    <w:rsid w:val="00542CEC"/>
    <w:rsid w:val="0054391A"/>
    <w:rsid w:val="005920F5"/>
    <w:rsid w:val="005B1B76"/>
    <w:rsid w:val="005C5E7D"/>
    <w:rsid w:val="005C6600"/>
    <w:rsid w:val="005F5763"/>
    <w:rsid w:val="00605A56"/>
    <w:rsid w:val="00616069"/>
    <w:rsid w:val="00633476"/>
    <w:rsid w:val="00635E63"/>
    <w:rsid w:val="006533E7"/>
    <w:rsid w:val="00656380"/>
    <w:rsid w:val="00661B29"/>
    <w:rsid w:val="00681893"/>
    <w:rsid w:val="00695796"/>
    <w:rsid w:val="006A731C"/>
    <w:rsid w:val="006B1B8C"/>
    <w:rsid w:val="006D66F6"/>
    <w:rsid w:val="006F0F50"/>
    <w:rsid w:val="00702446"/>
    <w:rsid w:val="00712496"/>
    <w:rsid w:val="0071484E"/>
    <w:rsid w:val="00737578"/>
    <w:rsid w:val="00757133"/>
    <w:rsid w:val="0075720B"/>
    <w:rsid w:val="00796E82"/>
    <w:rsid w:val="007D18D6"/>
    <w:rsid w:val="007D7122"/>
    <w:rsid w:val="0080720E"/>
    <w:rsid w:val="00830810"/>
    <w:rsid w:val="008409BA"/>
    <w:rsid w:val="00843F19"/>
    <w:rsid w:val="00853420"/>
    <w:rsid w:val="00853FF9"/>
    <w:rsid w:val="00855718"/>
    <w:rsid w:val="00877168"/>
    <w:rsid w:val="0088641B"/>
    <w:rsid w:val="008944AA"/>
    <w:rsid w:val="008C434A"/>
    <w:rsid w:val="008E4457"/>
    <w:rsid w:val="00924951"/>
    <w:rsid w:val="00963D11"/>
    <w:rsid w:val="009B6C47"/>
    <w:rsid w:val="009C5128"/>
    <w:rsid w:val="009D69B9"/>
    <w:rsid w:val="009F32BC"/>
    <w:rsid w:val="00A06949"/>
    <w:rsid w:val="00A22C5D"/>
    <w:rsid w:val="00A743F8"/>
    <w:rsid w:val="00A864FA"/>
    <w:rsid w:val="00A911AE"/>
    <w:rsid w:val="00AE1EA0"/>
    <w:rsid w:val="00AE559B"/>
    <w:rsid w:val="00B46085"/>
    <w:rsid w:val="00B511D7"/>
    <w:rsid w:val="00B64120"/>
    <w:rsid w:val="00B848BE"/>
    <w:rsid w:val="00B949C0"/>
    <w:rsid w:val="00BA6471"/>
    <w:rsid w:val="00BE0F7A"/>
    <w:rsid w:val="00BF1AE0"/>
    <w:rsid w:val="00BF51D8"/>
    <w:rsid w:val="00BF524A"/>
    <w:rsid w:val="00BF6E3A"/>
    <w:rsid w:val="00C001D0"/>
    <w:rsid w:val="00C1695E"/>
    <w:rsid w:val="00C25A36"/>
    <w:rsid w:val="00C32B82"/>
    <w:rsid w:val="00C63983"/>
    <w:rsid w:val="00C742DA"/>
    <w:rsid w:val="00C958EC"/>
    <w:rsid w:val="00CC4AE9"/>
    <w:rsid w:val="00CF4437"/>
    <w:rsid w:val="00D0794F"/>
    <w:rsid w:val="00D11DFE"/>
    <w:rsid w:val="00D176EE"/>
    <w:rsid w:val="00D2389A"/>
    <w:rsid w:val="00DB0BBF"/>
    <w:rsid w:val="00DB5E3E"/>
    <w:rsid w:val="00DC1941"/>
    <w:rsid w:val="00DC4D37"/>
    <w:rsid w:val="00DE1C69"/>
    <w:rsid w:val="00DE2306"/>
    <w:rsid w:val="00E05336"/>
    <w:rsid w:val="00E224F4"/>
    <w:rsid w:val="00E47149"/>
    <w:rsid w:val="00E814C1"/>
    <w:rsid w:val="00E8465B"/>
    <w:rsid w:val="00EA5E07"/>
    <w:rsid w:val="00EC719E"/>
    <w:rsid w:val="00EE1B80"/>
    <w:rsid w:val="00F21D77"/>
    <w:rsid w:val="00F222EF"/>
    <w:rsid w:val="00F26CFB"/>
    <w:rsid w:val="00F3282B"/>
    <w:rsid w:val="00F369D9"/>
    <w:rsid w:val="00F3716F"/>
    <w:rsid w:val="00F46CF5"/>
    <w:rsid w:val="00F507B4"/>
    <w:rsid w:val="00F90502"/>
    <w:rsid w:val="00F97F8B"/>
    <w:rsid w:val="00FA216F"/>
    <w:rsid w:val="00FC7C0A"/>
    <w:rsid w:val="00FD14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A4A5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08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B46085"/>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6085"/>
    <w:rPr>
      <w:rFonts w:asciiTheme="majorHAnsi" w:eastAsiaTheme="majorEastAsia" w:hAnsiTheme="majorHAnsi" w:cstheme="majorBidi"/>
      <w:b/>
      <w:bCs/>
      <w:color w:val="2E74B5" w:themeColor="accent1" w:themeShade="BF"/>
      <w:sz w:val="28"/>
      <w:szCs w:val="28"/>
    </w:rPr>
  </w:style>
  <w:style w:type="paragraph" w:styleId="ListParagraph">
    <w:name w:val="List Paragraph"/>
    <w:basedOn w:val="Normal"/>
    <w:uiPriority w:val="34"/>
    <w:qFormat/>
    <w:rsid w:val="00B46085"/>
    <w:pPr>
      <w:spacing w:after="200" w:line="276" w:lineRule="auto"/>
      <w:ind w:left="720"/>
      <w:contextualSpacing/>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B46085"/>
    <w:rPr>
      <w:color w:val="0563C1" w:themeColor="hyperlink"/>
      <w:u w:val="single"/>
    </w:rPr>
  </w:style>
  <w:style w:type="paragraph" w:styleId="BalloonText">
    <w:name w:val="Balloon Text"/>
    <w:basedOn w:val="Normal"/>
    <w:link w:val="BalloonTextChar"/>
    <w:uiPriority w:val="99"/>
    <w:semiHidden/>
    <w:unhideWhenUsed/>
    <w:rsid w:val="00C25A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A36"/>
    <w:rPr>
      <w:rFonts w:ascii="Segoe UI" w:eastAsia="Times New Roman" w:hAnsi="Segoe UI" w:cs="Segoe UI"/>
      <w:sz w:val="18"/>
      <w:szCs w:val="18"/>
      <w:lang w:val="en-US"/>
    </w:rPr>
  </w:style>
  <w:style w:type="paragraph" w:customStyle="1" w:styleId="EndNoteBibliographyTitle">
    <w:name w:val="EndNote Bibliography Title"/>
    <w:basedOn w:val="Normal"/>
    <w:link w:val="EndNoteBibliographyTitleChar"/>
    <w:rsid w:val="00C63983"/>
    <w:pPr>
      <w:jc w:val="center"/>
    </w:pPr>
    <w:rPr>
      <w:noProof/>
    </w:rPr>
  </w:style>
  <w:style w:type="character" w:customStyle="1" w:styleId="EndNoteBibliographyTitleChar">
    <w:name w:val="EndNote Bibliography Title Char"/>
    <w:basedOn w:val="DefaultParagraphFont"/>
    <w:link w:val="EndNoteBibliographyTitle"/>
    <w:rsid w:val="00C63983"/>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C63983"/>
    <w:rPr>
      <w:noProof/>
    </w:rPr>
  </w:style>
  <w:style w:type="character" w:customStyle="1" w:styleId="EndNoteBibliographyChar">
    <w:name w:val="EndNote Bibliography Char"/>
    <w:basedOn w:val="DefaultParagraphFont"/>
    <w:link w:val="EndNoteBibliography"/>
    <w:rsid w:val="00C63983"/>
    <w:rPr>
      <w:rFonts w:ascii="Times New Roman" w:eastAsia="Times New Roman" w:hAnsi="Times New Roman" w:cs="Times New Roman"/>
      <w:noProof/>
      <w:sz w:val="24"/>
      <w:szCs w:val="24"/>
      <w:lang w:val="en-US"/>
    </w:rPr>
  </w:style>
  <w:style w:type="paragraph" w:styleId="Header">
    <w:name w:val="header"/>
    <w:basedOn w:val="Normal"/>
    <w:link w:val="HeaderChar"/>
    <w:uiPriority w:val="99"/>
    <w:unhideWhenUsed/>
    <w:rsid w:val="008C434A"/>
    <w:pPr>
      <w:tabs>
        <w:tab w:val="center" w:pos="4513"/>
        <w:tab w:val="right" w:pos="9026"/>
      </w:tabs>
    </w:pPr>
  </w:style>
  <w:style w:type="character" w:customStyle="1" w:styleId="HeaderChar">
    <w:name w:val="Header Char"/>
    <w:basedOn w:val="DefaultParagraphFont"/>
    <w:link w:val="Header"/>
    <w:uiPriority w:val="99"/>
    <w:rsid w:val="008C434A"/>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C434A"/>
    <w:pPr>
      <w:tabs>
        <w:tab w:val="center" w:pos="4513"/>
        <w:tab w:val="right" w:pos="9026"/>
      </w:tabs>
    </w:pPr>
  </w:style>
  <w:style w:type="character" w:customStyle="1" w:styleId="FooterChar">
    <w:name w:val="Footer Char"/>
    <w:basedOn w:val="DefaultParagraphFont"/>
    <w:link w:val="Footer"/>
    <w:uiPriority w:val="99"/>
    <w:rsid w:val="008C434A"/>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unhideWhenUsed/>
    <w:rsid w:val="00963D11"/>
  </w:style>
  <w:style w:type="character" w:customStyle="1" w:styleId="EndnoteTextChar">
    <w:name w:val="Endnote Text Char"/>
    <w:basedOn w:val="DefaultParagraphFont"/>
    <w:link w:val="EndnoteText"/>
    <w:uiPriority w:val="99"/>
    <w:rsid w:val="00963D11"/>
    <w:rPr>
      <w:rFonts w:ascii="Times New Roman" w:eastAsia="Times New Roman" w:hAnsi="Times New Roman" w:cs="Times New Roman"/>
      <w:sz w:val="24"/>
      <w:szCs w:val="24"/>
      <w:lang w:val="en-US"/>
    </w:rPr>
  </w:style>
  <w:style w:type="character" w:styleId="EndnoteReference">
    <w:name w:val="endnote reference"/>
    <w:basedOn w:val="DefaultParagraphFont"/>
    <w:uiPriority w:val="99"/>
    <w:unhideWhenUsed/>
    <w:rsid w:val="00963D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82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hall@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clm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7F0B66-0F98-4992-A15A-C5EBD8493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1</Pages>
  <Words>12534</Words>
  <Characters>7144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83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l N.J.</dc:creator>
  <cp:lastModifiedBy>Hall N.J.</cp:lastModifiedBy>
  <cp:revision>8</cp:revision>
  <cp:lastPrinted>2016-11-30T07:25:00Z</cp:lastPrinted>
  <dcterms:created xsi:type="dcterms:W3CDTF">2017-01-31T14:25:00Z</dcterms:created>
  <dcterms:modified xsi:type="dcterms:W3CDTF">2017-01-31T15:16:00Z</dcterms:modified>
</cp:coreProperties>
</file>